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206A802E" w14:textId="4CBD082F" w:rsidR="00AD4A2B" w:rsidRDefault="00AD4A2B" w:rsidP="00B93D7E">
      <w:r>
        <w:t xml:space="preserve">Aim of paper/short communication: show how the starting condition of </w:t>
      </w:r>
      <w:r w:rsidR="00610CA6">
        <w:t>a</w:t>
      </w:r>
      <w:r w:rsidR="00EC1810">
        <w:t xml:space="preserve"> simple</w:t>
      </w:r>
      <w:r w:rsidR="00610CA6">
        <w:t xml:space="preserve"> age-structured model</w:t>
      </w:r>
      <w:r>
        <w:t xml:space="preserve"> can affect B0</w:t>
      </w:r>
      <w:r w:rsidR="00610CA6">
        <w:t xml:space="preserve"> based reference points</w:t>
      </w:r>
      <w:r w:rsidR="008862EB">
        <w:t xml:space="preserve"> under a range of factors</w:t>
      </w:r>
      <w:r w:rsidR="00D00A16">
        <w:t>. Hopefully provide some advice or insight into this common phenomenon.</w:t>
      </w:r>
    </w:p>
    <w:p w14:paraId="02B3A03B" w14:textId="446CDD2C" w:rsidR="006B4337" w:rsidRPr="003D66AC" w:rsidRDefault="001806E4" w:rsidP="00457866">
      <w:pPr>
        <w:pStyle w:val="Heading1"/>
      </w:pPr>
      <w:r>
        <w:t>Introduction</w:t>
      </w:r>
    </w:p>
    <w:p w14:paraId="0CAA582F" w14:textId="6FE216CF" w:rsidR="001132C4" w:rsidRDefault="002104E2" w:rsidP="001132C4">
      <w:r>
        <w:t>Many</w:t>
      </w:r>
      <w:r w:rsidR="001806E4">
        <w:t xml:space="preserve"> </w:t>
      </w:r>
      <w:r w:rsidRPr="002104E2">
        <w:t>fisheries worldwide have experienced commercial exploitation prior to</w:t>
      </w:r>
      <w:r w:rsidR="00E82634">
        <w:t xml:space="preserve"> the establishment of</w:t>
      </w:r>
      <w:r w:rsidRPr="002104E2">
        <w:t xml:space="preserve"> </w:t>
      </w:r>
      <w:r w:rsidR="00384821">
        <w:t>consistent</w:t>
      </w:r>
      <w:r>
        <w:t xml:space="preserve"> </w:t>
      </w:r>
      <w:r w:rsidRPr="002104E2">
        <w:t>observational time-series</w:t>
      </w:r>
      <w:r w:rsidR="00E82634">
        <w:t xml:space="preserve"> such as indices of abundance and or age/length composition</w:t>
      </w:r>
      <w:r w:rsidR="001806E4">
        <w:t>.</w:t>
      </w:r>
      <w:r w:rsidR="0041630A">
        <w:t xml:space="preserve"> In some extreme cases,</w:t>
      </w:r>
      <w:r w:rsidRPr="002104E2">
        <w:t xml:space="preserve"> reliable </w:t>
      </w:r>
      <w:r w:rsidR="00C2082A">
        <w:t>monitoring</w:t>
      </w:r>
      <w:r w:rsidRPr="002104E2">
        <w:t xml:space="preserve"> commenced centuries after the onset of initial exploitation</w:t>
      </w:r>
      <w:r>
        <w:t xml:space="preserve"> e.g., Atlantic cod</w:t>
      </w:r>
      <w:r w:rsidR="000E0749">
        <w:t xml:space="preserve"> (</w:t>
      </w:r>
      <w:proofErr w:type="spellStart"/>
      <w:r w:rsidR="000E0749">
        <w:rPr>
          <w:rFonts w:ascii="Arial" w:hAnsi="Arial" w:cs="Arial"/>
          <w:color w:val="222222"/>
          <w:sz w:val="20"/>
          <w:szCs w:val="20"/>
          <w:shd w:val="clear" w:color="auto" w:fill="FFFFFF"/>
        </w:rPr>
        <w:t>Schijns</w:t>
      </w:r>
      <w:proofErr w:type="spellEnd"/>
      <w:r w:rsidR="000E0749">
        <w:rPr>
          <w:rFonts w:ascii="Arial" w:hAnsi="Arial" w:cs="Arial"/>
          <w:color w:val="222222"/>
          <w:sz w:val="20"/>
          <w:szCs w:val="20"/>
          <w:shd w:val="clear" w:color="auto" w:fill="FFFFFF"/>
        </w:rPr>
        <w:t xml:space="preserve"> et al. 2021</w:t>
      </w:r>
      <w:r w:rsidR="000E0749">
        <w:t>)</w:t>
      </w:r>
      <w:r>
        <w:t xml:space="preserve">. </w:t>
      </w:r>
      <w:r w:rsidR="001132C4">
        <w:t xml:space="preserve">This characteristic of commercial fishing </w:t>
      </w:r>
      <w:r w:rsidR="001132C4" w:rsidRPr="002104E2">
        <w:t xml:space="preserve">prior to </w:t>
      </w:r>
      <w:r w:rsidR="001132C4">
        <w:t xml:space="preserve">reliable </w:t>
      </w:r>
      <w:r w:rsidR="001B232F">
        <w:t>data</w:t>
      </w:r>
      <w:r w:rsidR="001132C4">
        <w:t xml:space="preserve"> can lead to uncertainty in starting conditions </w:t>
      </w:r>
      <w:r w:rsidR="001B232F">
        <w:t>in</w:t>
      </w:r>
      <w:r w:rsidR="001132C4">
        <w:t xml:space="preserve"> stock assessment models and flow through into </w:t>
      </w:r>
      <w:r w:rsidR="00133E5E">
        <w:t>related</w:t>
      </w:r>
      <w:r w:rsidR="001132C4">
        <w:t xml:space="preserve"> reference points</w:t>
      </w:r>
      <w:r w:rsidR="00133E5E">
        <w:t xml:space="preserve"> (Punt et al. 2003, Punt et al. 2001)</w:t>
      </w:r>
      <w:r w:rsidR="001132C4">
        <w:t>.</w:t>
      </w:r>
      <w:r w:rsidR="00A93A15">
        <w:t xml:space="preserve"> </w:t>
      </w:r>
      <w:r w:rsidR="00100774">
        <w:t>As assessments</w:t>
      </w:r>
      <w:r w:rsidR="001778AE">
        <w:t xml:space="preserve"> become more sophisticated i.e., </w:t>
      </w:r>
      <w:r w:rsidR="00100774">
        <w:t>spatially explicit, this uncertainty is</w:t>
      </w:r>
      <w:r w:rsidR="00A93A15">
        <w:t xml:space="preserve"> expected to be compounded</w:t>
      </w:r>
      <w:r w:rsidR="001778AE">
        <w:t>.</w:t>
      </w:r>
      <w:r w:rsidR="00384821">
        <w:t xml:space="preserve"> New data</w:t>
      </w:r>
      <w:r w:rsidR="00384821" w:rsidRPr="00384821">
        <w:t xml:space="preserve"> is often instrumental in informing model changes, leading to a potential mismatch</w:t>
      </w:r>
      <w:r w:rsidR="00C2082A">
        <w:t xml:space="preserve"> in resolution</w:t>
      </w:r>
      <w:r w:rsidR="00384821" w:rsidRPr="00384821">
        <w:t xml:space="preserve"> between historic data</w:t>
      </w:r>
      <w:r w:rsidR="00C2082A">
        <w:t xml:space="preserve"> and</w:t>
      </w:r>
      <w:r w:rsidR="00384821" w:rsidRPr="00384821">
        <w:t xml:space="preserve"> </w:t>
      </w:r>
      <w:r w:rsidR="00C2082A">
        <w:t xml:space="preserve">more recent data which is anticipated to impact </w:t>
      </w:r>
      <w:r w:rsidR="00384821" w:rsidRPr="00384821">
        <w:t>initial condition</w:t>
      </w:r>
      <w:r w:rsidR="00C2082A">
        <w:t>s and related reference points in stock assessments</w:t>
      </w:r>
      <w:r w:rsidR="006B4BEF">
        <w:t>.</w:t>
      </w:r>
      <w:r w:rsidR="0096734D">
        <w:t xml:space="preserve"> Developing a spatially-explicit stock assessment for sablefish in the Gulf of Alaska was the motivation for this research. We found during</w:t>
      </w:r>
      <w:r w:rsidR="00133E5E">
        <w:t xml:space="preserve"> </w:t>
      </w:r>
      <w:r w:rsidR="0096734D">
        <w:t xml:space="preserve">model development tha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1778AE">
        <w:rPr>
          <w:rFonts w:eastAsiaTheme="minorEastAsia"/>
        </w:rPr>
        <w:t xml:space="preserve"> based </w:t>
      </w:r>
      <w:r w:rsidR="0096734D">
        <w:t xml:space="preserve">reference points were sensitive to the </w:t>
      </w:r>
      <w:r w:rsidR="001778AE">
        <w:t xml:space="preserve">model </w:t>
      </w:r>
      <w:r w:rsidR="0096734D">
        <w:t xml:space="preserve">assumptions </w:t>
      </w:r>
      <w:r w:rsidR="002C3E97">
        <w:t>associated</w:t>
      </w:r>
      <w:r w:rsidR="00100774">
        <w:t xml:space="preserve"> to the</w:t>
      </w:r>
      <w:r w:rsidR="0096734D">
        <w:t xml:space="preserve"> initial conditions</w:t>
      </w:r>
      <w:r w:rsidR="00FD4E70">
        <w:t xml:space="preserve"> and we wanted to know if there were robust parameterizations for initial conditions that we could implement to reduce this model uncertainty.</w:t>
      </w:r>
    </w:p>
    <w:p w14:paraId="04D47AA5" w14:textId="65F88A6C" w:rsidR="008E46D8" w:rsidRDefault="001132C4" w:rsidP="001132C4">
      <w:r>
        <w:t>Due to differences in life-histor</w:t>
      </w:r>
      <w:r w:rsidR="0096734D">
        <w:t>ies</w:t>
      </w:r>
      <w:r>
        <w:t>, catch histor</w:t>
      </w:r>
      <w:r w:rsidR="0096734D">
        <w:t>ies, institutional inertia</w:t>
      </w:r>
      <w:r>
        <w:t xml:space="preserve"> and data availability</w:t>
      </w:r>
      <w:r w:rsidR="003148E3">
        <w:t>,</w:t>
      </w:r>
      <w:r>
        <w:t xml:space="preserve"> there are multiple</w:t>
      </w:r>
      <w:r w:rsidR="008E46D8">
        <w:t xml:space="preserve"> parameterizations and assumptions for the initial condition </w:t>
      </w:r>
      <w:r w:rsidR="001E7F3C">
        <w:t xml:space="preserve">used </w:t>
      </w:r>
      <w:r w:rsidR="008E46D8">
        <w:t>in stock assessments around the globe</w:t>
      </w:r>
      <w:r w:rsidR="003148E3">
        <w:t xml:space="preserve"> and even within </w:t>
      </w:r>
      <w:r w:rsidR="001E7F3C">
        <w:t xml:space="preserve">geographic </w:t>
      </w:r>
      <w:r w:rsidR="003148E3">
        <w:t>jurisdictions</w:t>
      </w:r>
      <w:r w:rsidR="0096734D">
        <w:t xml:space="preserve"> (Li 2021)</w:t>
      </w:r>
      <w:r w:rsidR="008E46D8">
        <w:t xml:space="preserve">. Given this variability in </w:t>
      </w:r>
      <w:r w:rsidR="0096734D">
        <w:t>methodology</w:t>
      </w:r>
      <w:r w:rsidR="008E46D8">
        <w:t>, we conducted simulation</w:t>
      </w:r>
      <w:r w:rsidR="001E7F3C">
        <w:t>s</w:t>
      </w:r>
      <w:r w:rsidR="0096734D">
        <w:t xml:space="preserve"> </w:t>
      </w:r>
      <w:r w:rsidR="00027EBD">
        <w:t>that</w:t>
      </w:r>
      <w:r w:rsidR="0096734D">
        <w:t xml:space="preserve"> </w:t>
      </w:r>
      <w:r w:rsidR="008E46D8">
        <w:t xml:space="preserve">focused on the initial condition assumptions for age-structured stock assessments and </w:t>
      </w:r>
      <w:r w:rsidR="001778AE">
        <w:t xml:space="preserve">investigated </w:t>
      </w:r>
      <w:r w:rsidR="008E46D8">
        <w:t>factors that may interact with initial condition and assessment outcomes.</w:t>
      </w:r>
    </w:p>
    <w:p w14:paraId="3BD92343" w14:textId="77777777" w:rsidR="0072451A" w:rsidRDefault="0072451A" w:rsidP="0072451A">
      <w:r>
        <w:t>In general, there are two approaches for configuring the initial conditions in age-structured stock assessments:</w:t>
      </w:r>
    </w:p>
    <w:p w14:paraId="142A9989" w14:textId="23A52474" w:rsidR="0072451A" w:rsidRDefault="0072451A" w:rsidP="0072451A">
      <w:pPr>
        <w:pStyle w:val="ListParagraph"/>
        <w:numPr>
          <w:ilvl w:val="0"/>
          <w:numId w:val="3"/>
        </w:numPr>
      </w:pPr>
      <w:r>
        <w:t>Choose a model start year close to unfished (pre-exploitation) conditions at the beginning of the historic period</w:t>
      </w:r>
      <w:r w:rsidR="001778AE">
        <w:t xml:space="preserve">, where </w:t>
      </w:r>
      <w:r>
        <w:t xml:space="preserve">historical catch is imputed and </w:t>
      </w:r>
      <w:r w:rsidR="001778AE">
        <w:t xml:space="preserve">assumptions made for </w:t>
      </w:r>
      <w:r>
        <w:t>stock dynamic</w:t>
      </w:r>
      <w:r w:rsidR="001778AE">
        <w:t>s</w:t>
      </w:r>
      <w:r>
        <w:t xml:space="preserve"> assumptions </w:t>
      </w:r>
      <w:r w:rsidR="001778AE">
        <w:t>for the historical period.</w:t>
      </w:r>
    </w:p>
    <w:p w14:paraId="4150C83A" w14:textId="117429C5" w:rsidR="0072451A" w:rsidRDefault="0072451A" w:rsidP="0072451A">
      <w:pPr>
        <w:pStyle w:val="ListParagraph"/>
        <w:numPr>
          <w:ilvl w:val="0"/>
          <w:numId w:val="3"/>
        </w:numPr>
      </w:pPr>
      <w:r>
        <w:t>Choose a model start year at the start of the data and estimate the initial age structure for the model when data is available</w:t>
      </w:r>
      <w:r w:rsidR="001778AE">
        <w:t>.</w:t>
      </w:r>
    </w:p>
    <w:p w14:paraId="531E4065" w14:textId="29B9E3B5" w:rsidR="0072451A" w:rsidRDefault="0072451A" w:rsidP="0072451A">
      <w:r>
        <w:t xml:space="preserve">The first approach </w:t>
      </w:r>
      <w:r w:rsidR="001778AE">
        <w:t>requires</w:t>
      </w:r>
      <w:r>
        <w:t xml:space="preserve"> catch to be known with a high degree of certainty over the historic period. </w:t>
      </w:r>
      <w:r w:rsidR="001778AE">
        <w:t>However, historical</w:t>
      </w:r>
      <w:r>
        <w:t xml:space="preserve"> catch</w:t>
      </w:r>
      <w:r w:rsidR="001778AE">
        <w:t xml:space="preserve">es </w:t>
      </w:r>
      <w:r>
        <w:t>can be contentious and uncertain (Pauly &amp; Zeller 2016, Simmons et al. 2016). The second approach is often preferred</w:t>
      </w:r>
      <w:r w:rsidRPr="002C6F19">
        <w:t xml:space="preserve"> </w:t>
      </w:r>
      <w:r>
        <w:t>(Punt 2023, Punt et al. 2001), but in practice, these initial parameters can be difficult to estimate (Roberts &amp; Dunn 2017) which can lead to large uncertainty in unfished spawning biomass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and related reference points, or at worst</w:t>
      </w:r>
      <w:r w:rsidR="00806F60">
        <w:t>,</w:t>
      </w:r>
      <w:r>
        <w:t xml:space="preserve"> unstable assessment models.</w:t>
      </w:r>
    </w:p>
    <w:p w14:paraId="6F9B820D" w14:textId="77777777" w:rsidR="0072451A" w:rsidRDefault="0072451A" w:rsidP="001132C4"/>
    <w:p w14:paraId="6ABB339D" w14:textId="7EC75F3C" w:rsidR="001132C4" w:rsidRPr="00A93A15" w:rsidRDefault="008E46D8" w:rsidP="00457866">
      <w:pPr>
        <w:pStyle w:val="Heading1"/>
      </w:pPr>
      <w:r>
        <w:lastRenderedPageBreak/>
        <w:t xml:space="preserve"> </w:t>
      </w:r>
      <w:r w:rsidR="00A93A15">
        <w:t>Methods</w:t>
      </w:r>
    </w:p>
    <w:p w14:paraId="5A20945C" w14:textId="1CE7DFB1" w:rsidR="00F7400D" w:rsidRDefault="0096734D" w:rsidP="0096734D">
      <w:r>
        <w:t>We</w:t>
      </w:r>
      <w:r w:rsidR="00F7400D">
        <w:t xml:space="preserve"> configured an </w:t>
      </w:r>
      <w:r w:rsidR="00E7513C">
        <w:t xml:space="preserve">age-structured </w:t>
      </w:r>
      <w:r w:rsidR="00F7400D">
        <w:t xml:space="preserve">operating model (OM) and estimation model (EM) that </w:t>
      </w:r>
      <w:r w:rsidR="00E7513C">
        <w:t>consisted of</w:t>
      </w:r>
      <w:r w:rsidR="00F7400D">
        <w:t xml:space="preserve"> two periods </w:t>
      </w:r>
      <w:r w:rsidR="00E7513C">
        <w:t>during</w:t>
      </w:r>
      <w:r w:rsidR="00F7400D">
        <w:t xml:space="preserve"> the </w:t>
      </w:r>
      <w:r w:rsidR="00691AE6">
        <w:t xml:space="preserve">modelled </w:t>
      </w:r>
      <w:r w:rsidR="00F7400D">
        <w:t xml:space="preserve">time-series. The first period is referred to as the </w:t>
      </w:r>
      <w:r w:rsidR="0041630A">
        <w:t>“historical period”</w:t>
      </w:r>
      <w:r w:rsidR="00F7400D">
        <w:t>, which has</w:t>
      </w:r>
      <w:r w:rsidR="00E7513C">
        <w:t xml:space="preserve"> fishing but</w:t>
      </w:r>
      <w:r w:rsidR="00F7400D">
        <w:t xml:space="preserve"> no observations (except for catch</w:t>
      </w:r>
      <w:r w:rsidR="00E7513C">
        <w:t>)</w:t>
      </w:r>
      <w:r w:rsidR="00F7400D">
        <w:t>. The second period is referred to as the</w:t>
      </w:r>
      <w:r>
        <w:t xml:space="preserve"> “data period”</w:t>
      </w:r>
      <w:r w:rsidR="00F7400D">
        <w:t xml:space="preserve"> and is the period with reliable observational data</w:t>
      </w:r>
      <w:r w:rsidR="00691AE6">
        <w:t xml:space="preserve"> including an index of abundance, age-composition</w:t>
      </w:r>
      <w:r w:rsidR="005A74DB">
        <w:t xml:space="preserve"> and catch inputs</w:t>
      </w:r>
      <w:r>
        <w:t xml:space="preserve">. </w:t>
      </w:r>
    </w:p>
    <w:p w14:paraId="340B8C4D" w14:textId="76A6F058" w:rsidR="005F54D2" w:rsidRPr="00D120C8" w:rsidRDefault="00875BCF">
      <w:r>
        <w:t>This</w:t>
      </w:r>
      <w:r w:rsidR="00CD6741">
        <w:t xml:space="preserve"> simulation</w:t>
      </w:r>
      <w:r>
        <w:t xml:space="preserve"> </w:t>
      </w:r>
      <w:r w:rsidR="00CD6741">
        <w:t>explore</w:t>
      </w:r>
      <w:r w:rsidR="00231793">
        <w:t>d</w:t>
      </w:r>
      <w:r w:rsidR="00CD6741">
        <w:t xml:space="preserve"> factors including life-history, length of observation</w:t>
      </w:r>
      <w:r>
        <w:t>al</w:t>
      </w:r>
      <w:r w:rsidR="00CD6741">
        <w:t xml:space="preserve"> time series, </w:t>
      </w:r>
      <w:r w:rsidR="00231793">
        <w:t>depletion level at the end of the “historic period”</w:t>
      </w:r>
      <w:r w:rsidR="00CD6741">
        <w:t xml:space="preserve"> </w:t>
      </w:r>
      <w:r w:rsidR="00D62FB2">
        <w:t xml:space="preserve">and fishing mortality trajectories during the </w:t>
      </w:r>
      <w:r>
        <w:t xml:space="preserve">data </w:t>
      </w:r>
      <w:r w:rsidR="00CD6741">
        <w:t>period</w:t>
      </w:r>
      <w:r>
        <w:t>.</w:t>
      </w:r>
      <w:r w:rsidR="009C4C8D">
        <w:t xml:space="preserve"> We focus on the </w:t>
      </w:r>
      <w:r w:rsidR="00E411B0">
        <w:t>estimation of</w:t>
      </w:r>
      <w:r w:rsidR="009C4C8D">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E411B0">
        <w:t xml:space="preserve"> </w:t>
      </w:r>
      <w:r w:rsidR="009C4C8D">
        <w:t xml:space="preserve">and depletion </w:t>
      </w:r>
      <m:oMath>
        <m:r>
          <w:rPr>
            <w:rFonts w:ascii="Cambria Math" w:hAnsi="Cambria Math"/>
          </w:rPr>
          <m:t>(</m:t>
        </m:r>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r>
              <w:rPr>
                <w:rFonts w:ascii="Cambria Math" w:hAnsi="Cambria Math"/>
              </w:rPr>
              <m:t>=SSB</m:t>
            </m:r>
          </m:e>
          <m:sub>
            <m:r>
              <w:rPr>
                <w:rFonts w:ascii="Cambria Math" w:hAnsi="Cambria Math"/>
              </w:rPr>
              <m:t>y</m:t>
            </m:r>
          </m:sub>
        </m:sSub>
      </m:oMath>
      <w:r w:rsidR="009C4C8D">
        <w:t>/</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oMath>
      <w:r w:rsidR="00E411B0">
        <w:rPr>
          <w:rFonts w:eastAsiaTheme="minorEastAsia"/>
        </w:rPr>
        <w:t xml:space="preserve"> </w:t>
      </w:r>
      <w:r w:rsidR="009C4C8D">
        <w:t xml:space="preserve">which </w:t>
      </w:r>
      <w:r w:rsidR="00930AC0">
        <w:t>are</w:t>
      </w:r>
      <w:r w:rsidR="009C4C8D">
        <w:t xml:space="preserve"> commonly used as an indicator </w:t>
      </w:r>
      <w:r w:rsidR="0018081B">
        <w:t>of</w:t>
      </w:r>
      <w:r w:rsidR="009C4C8D">
        <w:t xml:space="preserve"> overfishing</w:t>
      </w:r>
      <w:r w:rsidR="00D62FB2">
        <w:t xml:space="preserve"> (</w:t>
      </w:r>
      <w:r w:rsidR="00E0128B" w:rsidRPr="00E0128B">
        <w:t>New Zealand Ministry of Fisheries</w:t>
      </w:r>
      <w:r w:rsidR="00E0128B">
        <w:t xml:space="preserve"> 2011</w:t>
      </w:r>
      <w:r w:rsidR="00A23410">
        <w:t>, Mace 1994</w:t>
      </w:r>
      <w:r w:rsidR="00E0128B">
        <w:t xml:space="preserve"> </w:t>
      </w:r>
      <w:r w:rsidR="00E0128B">
        <w:rPr>
          <w:b/>
          <w:bCs/>
        </w:rPr>
        <w:t>add more references here</w:t>
      </w:r>
      <w:r w:rsidR="00A23410">
        <w:rPr>
          <w:b/>
          <w:bCs/>
        </w:rPr>
        <w:t>?</w:t>
      </w:r>
      <w:r w:rsidR="00D62FB2">
        <w:t>)</w:t>
      </w:r>
      <w:r w:rsidR="009C4C8D">
        <w:t>.</w:t>
      </w:r>
    </w:p>
    <w:p w14:paraId="51AC100A" w14:textId="6D38B884" w:rsidR="00AD4A2B" w:rsidRDefault="00AD4A2B" w:rsidP="00AD4A2B">
      <w:pPr>
        <w:pStyle w:val="Heading2"/>
        <w:rPr>
          <w:rFonts w:eastAsiaTheme="minorEastAsia"/>
        </w:rPr>
      </w:pPr>
      <w:r>
        <w:rPr>
          <w:rFonts w:eastAsiaTheme="minorEastAsia"/>
        </w:rPr>
        <w:t>Simulation</w:t>
      </w:r>
    </w:p>
    <w:p w14:paraId="2B01266C" w14:textId="1A26A50E" w:rsidR="00891106" w:rsidRDefault="00E73D37" w:rsidP="006E12A4">
      <w:pPr>
        <w:rPr>
          <w:rFonts w:ascii="Calibri" w:hAnsi="Calibri" w:cs="Calibri"/>
          <w:color w:val="000000"/>
        </w:rPr>
      </w:pPr>
      <w:r>
        <w:t>Th</w:t>
      </w:r>
      <w:r w:rsidR="00D50464">
        <w:t>is</w:t>
      </w:r>
      <w:r>
        <w:t xml:space="preserve"> simulation assume</w:t>
      </w:r>
      <w:r w:rsidR="00D50464">
        <w:t>d</w:t>
      </w:r>
      <w:r>
        <w:t xml:space="preserve"> the OM and EM </w:t>
      </w:r>
      <w:r w:rsidR="00D50464">
        <w:t>had</w:t>
      </w:r>
      <w:r>
        <w:t xml:space="preserve"> </w:t>
      </w:r>
      <w:r w:rsidR="00D50464">
        <w:t>the same</w:t>
      </w:r>
      <w:r>
        <w:t xml:space="preserve"> observation and </w:t>
      </w:r>
      <w:r w:rsidR="00A0477B">
        <w:t>process</w:t>
      </w:r>
      <w:r w:rsidR="00A1438B">
        <w:t xml:space="preserve"> dynamics</w:t>
      </w:r>
      <w:r>
        <w:t xml:space="preserve"> model</w:t>
      </w:r>
      <w:r w:rsidR="00D50464">
        <w:t>s</w:t>
      </w:r>
      <w:r w:rsidR="008A7124">
        <w:t xml:space="preserve"> (Appendix 1)</w:t>
      </w:r>
      <w:r w:rsidR="000417F0">
        <w:t>.</w:t>
      </w:r>
      <w:r>
        <w:t xml:space="preserve"> </w:t>
      </w:r>
      <w:r w:rsidR="00860A0D">
        <w:t xml:space="preserve">The </w:t>
      </w:r>
      <w:r w:rsidR="000417F0">
        <w:t>EM</w:t>
      </w:r>
      <w:r w:rsidR="00860A0D">
        <w:t xml:space="preserve"> differ</w:t>
      </w:r>
      <w:r w:rsidR="00D50464">
        <w:t>ed from the OM</w:t>
      </w:r>
      <w:r w:rsidR="00860A0D">
        <w:t xml:space="preserve"> </w:t>
      </w:r>
      <w:r w:rsidR="00733F4B">
        <w:t>with respect to the</w:t>
      </w:r>
      <w:r w:rsidR="00860A0D">
        <w:t xml:space="preserve"> initial conditions or catch assumptions during the historical period.</w:t>
      </w:r>
      <w:r w:rsidR="00A37484">
        <w:t xml:space="preserve"> </w:t>
      </w:r>
      <w:r w:rsidR="006E12A4">
        <w:t>Factors investigated with the OM included life-history (</w:t>
      </w:r>
      <w:r w:rsidR="006E12A4">
        <w:fldChar w:fldCharType="begin"/>
      </w:r>
      <w:r w:rsidR="006E12A4">
        <w:instrText xml:space="preserve"> REF _Ref136528330 \h </w:instrText>
      </w:r>
      <w:r w:rsidR="006E12A4">
        <w:fldChar w:fldCharType="separate"/>
      </w:r>
      <w:r w:rsidR="006E12A4">
        <w:t xml:space="preserve">Table </w:t>
      </w:r>
      <w:r w:rsidR="006E12A4">
        <w:rPr>
          <w:noProof/>
        </w:rPr>
        <w:t>1</w:t>
      </w:r>
      <w:r w:rsidR="006E12A4">
        <w:fldChar w:fldCharType="end"/>
      </w:r>
      <w:r w:rsidR="006E12A4">
        <w:t>)</w:t>
      </w:r>
      <w:r w:rsidR="006E12A4">
        <w:rPr>
          <w:rFonts w:ascii="Calibri" w:hAnsi="Calibri" w:cs="Calibri"/>
          <w:color w:val="000000"/>
        </w:rPr>
        <w:t xml:space="preserve">, </w:t>
      </w:r>
      <w:r w:rsidR="006E12A4">
        <w:t xml:space="preserve">which were based on life-history parameters from </w:t>
      </w:r>
      <w:r w:rsidR="00EB6AEB">
        <w:rPr>
          <w:rFonts w:ascii="Calibri" w:hAnsi="Calibri" w:cs="Calibri"/>
          <w:color w:val="000000"/>
        </w:rPr>
        <w:t>Wetzel &amp; Punt (2016)</w:t>
      </w:r>
      <w:r w:rsidR="00DB4A67">
        <w:rPr>
          <w:rFonts w:ascii="Calibri" w:hAnsi="Calibri" w:cs="Calibri"/>
          <w:color w:val="000000"/>
        </w:rPr>
        <w:t xml:space="preserve">. </w:t>
      </w:r>
      <w:r w:rsidR="006E12A4">
        <w:rPr>
          <w:rFonts w:ascii="Calibri" w:hAnsi="Calibri" w:cs="Calibri"/>
          <w:color w:val="000000"/>
        </w:rPr>
        <w:t xml:space="preserve">For each life history we explored two </w:t>
      </w:r>
      <w:r w:rsidR="00DB4A67">
        <w:rPr>
          <w:rFonts w:ascii="Calibri" w:hAnsi="Calibri" w:cs="Calibri"/>
          <w:color w:val="000000"/>
        </w:rPr>
        <w:t>nested</w:t>
      </w:r>
      <w:r w:rsidR="006E12A4">
        <w:rPr>
          <w:rFonts w:ascii="Calibri" w:hAnsi="Calibri" w:cs="Calibri"/>
          <w:color w:val="000000"/>
        </w:rPr>
        <w:t xml:space="preserve"> factors which </w:t>
      </w:r>
      <w:r w:rsidR="00DB4A67">
        <w:rPr>
          <w:rFonts w:ascii="Calibri" w:hAnsi="Calibri" w:cs="Calibri"/>
          <w:color w:val="000000"/>
        </w:rPr>
        <w:t>were</w:t>
      </w:r>
      <w:r w:rsidR="006E12A4">
        <w:rPr>
          <w:rFonts w:ascii="Calibri" w:hAnsi="Calibri" w:cs="Calibri"/>
          <w:color w:val="000000"/>
        </w:rPr>
        <w:t xml:space="preserve"> the depletion level at the end of the historical period and the fishing mortality during the data period</w:t>
      </w:r>
      <w:r w:rsidR="00930AC0">
        <w:rPr>
          <w:rFonts w:ascii="Calibri" w:hAnsi="Calibri" w:cs="Calibri"/>
          <w:color w:val="000000"/>
        </w:rPr>
        <w:t xml:space="preserve"> (</w:t>
      </w:r>
      <w:r w:rsidR="005F13B9">
        <w:rPr>
          <w:rFonts w:ascii="Calibri" w:hAnsi="Calibri" w:cs="Calibri"/>
          <w:color w:val="000000"/>
        </w:rPr>
        <w:fldChar w:fldCharType="begin"/>
      </w:r>
      <w:r w:rsidR="005F13B9">
        <w:rPr>
          <w:rFonts w:ascii="Calibri" w:hAnsi="Calibri" w:cs="Calibri"/>
          <w:color w:val="000000"/>
        </w:rPr>
        <w:instrText xml:space="preserve"> REF _Ref140157816 \h </w:instrText>
      </w:r>
      <w:r w:rsidR="005F13B9">
        <w:rPr>
          <w:rFonts w:ascii="Calibri" w:hAnsi="Calibri" w:cs="Calibri"/>
          <w:color w:val="000000"/>
        </w:rPr>
      </w:r>
      <w:r w:rsidR="005F13B9">
        <w:rPr>
          <w:rFonts w:ascii="Calibri" w:hAnsi="Calibri" w:cs="Calibri"/>
          <w:color w:val="000000"/>
        </w:rPr>
        <w:fldChar w:fldCharType="separate"/>
      </w:r>
      <w:r w:rsidR="005F13B9" w:rsidRPr="00930AC0">
        <w:rPr>
          <w:b/>
          <w:bCs/>
          <w:i/>
          <w:iCs/>
        </w:rPr>
        <w:t xml:space="preserve">Figure </w:t>
      </w:r>
      <w:r w:rsidR="005F13B9" w:rsidRPr="00930AC0">
        <w:rPr>
          <w:b/>
          <w:bCs/>
          <w:i/>
          <w:iCs/>
          <w:noProof/>
        </w:rPr>
        <w:t>1</w:t>
      </w:r>
      <w:r w:rsidR="005F13B9">
        <w:rPr>
          <w:rFonts w:ascii="Calibri" w:hAnsi="Calibri" w:cs="Calibri"/>
          <w:color w:val="000000"/>
        </w:rPr>
        <w:fldChar w:fldCharType="end"/>
      </w:r>
      <w:r w:rsidR="00930AC0">
        <w:rPr>
          <w:rFonts w:ascii="Calibri" w:hAnsi="Calibri" w:cs="Calibri"/>
          <w:color w:val="000000"/>
        </w:rPr>
        <w:t>)</w:t>
      </w:r>
      <w:r w:rsidR="006E12A4">
        <w:rPr>
          <w:rFonts w:ascii="Calibri" w:hAnsi="Calibri" w:cs="Calibri"/>
          <w:color w:val="000000"/>
        </w:rPr>
        <w:t xml:space="preserve">. </w:t>
      </w:r>
    </w:p>
    <w:p w14:paraId="6A56EFC7" w14:textId="77777777" w:rsidR="00F51C62" w:rsidRDefault="00DB4A67" w:rsidP="006E12A4">
      <w:pPr>
        <w:rPr>
          <w:rFonts w:ascii="Calibri" w:hAnsi="Calibri" w:cs="Calibri"/>
          <w:color w:val="000000"/>
        </w:rPr>
      </w:pPr>
      <w:r>
        <w:rPr>
          <w:rFonts w:ascii="Calibri" w:hAnsi="Calibri" w:cs="Calibri"/>
          <w:color w:val="000000"/>
        </w:rPr>
        <w:t>The following f</w:t>
      </w:r>
      <w:r w:rsidR="006E12A4">
        <w:rPr>
          <w:rFonts w:ascii="Calibri" w:hAnsi="Calibri" w:cs="Calibri"/>
          <w:color w:val="000000"/>
        </w:rPr>
        <w:t xml:space="preserve">our levels of initial depletion </w:t>
      </w:r>
      <w:r>
        <w:rPr>
          <w:rFonts w:ascii="Calibri" w:hAnsi="Calibri" w:cs="Calibri"/>
          <w:color w:val="000000"/>
        </w:rPr>
        <w:t>were chosen</w:t>
      </w:r>
      <w:r w:rsidR="006E12A4">
        <w:rPr>
          <w:rFonts w:ascii="Calibri" w:hAnsi="Calibri" w:cs="Calibri"/>
          <w:color w:val="000000"/>
        </w:rPr>
        <w:t xml:space="preserve"> 100%, 75%, 50% and 25%. It was anticipated that different initial </w:t>
      </w:r>
      <w:r>
        <w:rPr>
          <w:rFonts w:ascii="Calibri" w:hAnsi="Calibri" w:cs="Calibri"/>
          <w:color w:val="000000"/>
        </w:rPr>
        <w:t>condition</w:t>
      </w:r>
      <w:r w:rsidR="006E12A4">
        <w:rPr>
          <w:rFonts w:ascii="Calibri" w:hAnsi="Calibri" w:cs="Calibri"/>
          <w:color w:val="000000"/>
        </w:rPr>
        <w:t xml:space="preserve"> assumptions would have differing outcomes based on th</w:t>
      </w:r>
      <w:r>
        <w:rPr>
          <w:rFonts w:ascii="Calibri" w:hAnsi="Calibri" w:cs="Calibri"/>
          <w:color w:val="000000"/>
        </w:rPr>
        <w:t>e level of depletion when data became available</w:t>
      </w:r>
      <w:r w:rsidR="006E12A4">
        <w:rPr>
          <w:rFonts w:ascii="Calibri" w:hAnsi="Calibri" w:cs="Calibri"/>
          <w:color w:val="000000"/>
        </w:rPr>
        <w:t>.</w:t>
      </w:r>
      <w:r w:rsidR="00F51C62">
        <w:rPr>
          <w:rFonts w:ascii="Calibri" w:hAnsi="Calibri" w:cs="Calibri"/>
          <w:color w:val="000000"/>
        </w:rPr>
        <w:t xml:space="preserve"> These depletion levels were found by applying a constant F during the historic period that achieved the desired depletion level under </w:t>
      </w:r>
      <m:oMath>
        <m:sSub>
          <m:sSubPr>
            <m:ctrlPr>
              <w:rPr>
                <w:rFonts w:ascii="Cambria Math" w:hAnsi="Cambria Math" w:cs="Calibri"/>
                <w:i/>
                <w:color w:val="000000"/>
              </w:rPr>
            </m:ctrlPr>
          </m:sSubPr>
          <m:e>
            <m:r>
              <w:rPr>
                <w:rFonts w:ascii="Cambria Math" w:hAnsi="Cambria Math" w:cs="Calibri"/>
                <w:color w:val="000000"/>
              </w:rPr>
              <m:t>R</m:t>
            </m:r>
          </m:e>
          <m:sub>
            <m:r>
              <w:rPr>
                <w:rFonts w:ascii="Cambria Math" w:hAnsi="Cambria Math" w:cs="Calibri"/>
                <w:color w:val="000000"/>
              </w:rPr>
              <m:t>0</m:t>
            </m:r>
          </m:sub>
        </m:sSub>
      </m:oMath>
      <w:r w:rsidR="00F51C62">
        <w:rPr>
          <w:rFonts w:ascii="Calibri" w:eastAsiaTheme="minorEastAsia" w:hAnsi="Calibri" w:cs="Calibri"/>
          <w:color w:val="000000"/>
        </w:rPr>
        <w:t xml:space="preserve"> recruitment conditions. In reality when simulations were run there was stochastic recruitment through the historic period so not every simulation run would have achieved this exact depletion level, however on average the simulations would have.</w:t>
      </w:r>
      <w:r w:rsidR="006E12A4">
        <w:rPr>
          <w:rFonts w:ascii="Calibri" w:hAnsi="Calibri" w:cs="Calibri"/>
          <w:color w:val="000000"/>
        </w:rPr>
        <w:t xml:space="preserve"> </w:t>
      </w:r>
    </w:p>
    <w:p w14:paraId="1B447E5B" w14:textId="141AFC8A" w:rsidR="00EB6AEB" w:rsidRDefault="006E12A4" w:rsidP="006E12A4">
      <w:pPr>
        <w:rPr>
          <w:rFonts w:ascii="Calibri" w:eastAsiaTheme="minorEastAsia" w:hAnsi="Calibri" w:cs="Calibri"/>
          <w:color w:val="000000"/>
        </w:rPr>
      </w:pPr>
      <w:r>
        <w:rPr>
          <w:rFonts w:ascii="Calibri" w:hAnsi="Calibri" w:cs="Calibri"/>
          <w:color w:val="000000"/>
        </w:rPr>
        <w:t>The second factor was the fishing mortality</w:t>
      </w:r>
      <w:r w:rsidR="00495283">
        <w:rPr>
          <w:rFonts w:ascii="Calibri" w:hAnsi="Calibri" w:cs="Calibri"/>
          <w:color w:val="000000"/>
        </w:rPr>
        <w:t xml:space="preserve"> (F)</w:t>
      </w:r>
      <w:r>
        <w:rPr>
          <w:rFonts w:ascii="Calibri" w:hAnsi="Calibri" w:cs="Calibri"/>
          <w:color w:val="000000"/>
        </w:rPr>
        <w:t xml:space="preserve"> </w:t>
      </w:r>
      <w:r w:rsidR="00495283">
        <w:rPr>
          <w:rFonts w:ascii="Calibri" w:hAnsi="Calibri" w:cs="Calibri"/>
          <w:color w:val="000000"/>
        </w:rPr>
        <w:t xml:space="preserve">applied during </w:t>
      </w:r>
      <w:r w:rsidR="00DB4A67">
        <w:rPr>
          <w:rFonts w:ascii="Calibri" w:hAnsi="Calibri" w:cs="Calibri"/>
          <w:color w:val="000000"/>
        </w:rPr>
        <w:t xml:space="preserve">the </w:t>
      </w:r>
      <w:r w:rsidR="00495283">
        <w:rPr>
          <w:rFonts w:ascii="Calibri" w:hAnsi="Calibri" w:cs="Calibri"/>
          <w:color w:val="000000"/>
        </w:rPr>
        <w:t xml:space="preserve">data period. The F values wer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50%</m:t>
            </m:r>
          </m:sub>
        </m:sSub>
      </m:oMath>
      <w:r w:rsidR="00495283">
        <w:rPr>
          <w:rFonts w:ascii="Calibri" w:eastAsiaTheme="minorEastAsia" w:hAnsi="Calibri" w:cs="Calibri"/>
          <w:color w:val="000000"/>
        </w:rPr>
        <w:t xml:space="preserv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35%</m:t>
            </m:r>
          </m:sub>
        </m:sSub>
        <m:r>
          <w:rPr>
            <w:rFonts w:ascii="Cambria Math" w:hAnsi="Cambria Math" w:cs="Calibri"/>
            <w:color w:val="000000"/>
          </w:rPr>
          <m:t xml:space="preserve">, </m:t>
        </m:r>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20%</m:t>
            </m:r>
          </m:sub>
        </m:sSub>
      </m:oMath>
      <w:r w:rsidR="00495283">
        <w:rPr>
          <w:rFonts w:ascii="Calibri" w:eastAsiaTheme="minorEastAsia" w:hAnsi="Calibri" w:cs="Calibri"/>
          <w:color w:val="000000"/>
        </w:rPr>
        <w:t xml:space="preserve">, wher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x%</m:t>
            </m:r>
          </m:sub>
        </m:sSub>
      </m:oMath>
      <w:r w:rsidR="00495283">
        <w:rPr>
          <w:rFonts w:ascii="Calibri" w:eastAsiaTheme="minorEastAsia" w:hAnsi="Calibri" w:cs="Calibri"/>
          <w:color w:val="000000"/>
        </w:rPr>
        <w:t xml:space="preserve"> represents the fishing mortality value that leads to </w:t>
      </w:r>
      <m:oMath>
        <m:r>
          <w:rPr>
            <w:rFonts w:ascii="Cambria Math" w:eastAsiaTheme="minorEastAsia" w:hAnsi="Cambria Math" w:cs="Calibri"/>
            <w:color w:val="000000"/>
          </w:rPr>
          <m:t>x%</m:t>
        </m:r>
      </m:oMath>
      <w:r w:rsidR="00495283">
        <w:rPr>
          <w:rFonts w:ascii="Calibri" w:eastAsiaTheme="minorEastAsia" w:hAnsi="Calibri" w:cs="Calibri"/>
          <w:color w:val="000000"/>
        </w:rPr>
        <w:t xml:space="preserve"> depletion. This factor was added to see if initial </w:t>
      </w:r>
      <w:r w:rsidR="00C612DC">
        <w:rPr>
          <w:rFonts w:ascii="Calibri" w:eastAsiaTheme="minorEastAsia" w:hAnsi="Calibri" w:cs="Calibri"/>
          <w:color w:val="000000"/>
        </w:rPr>
        <w:t>condition</w:t>
      </w:r>
      <w:r w:rsidR="00495283">
        <w:rPr>
          <w:rFonts w:ascii="Calibri" w:eastAsiaTheme="minorEastAsia" w:hAnsi="Calibri" w:cs="Calibri"/>
          <w:color w:val="000000"/>
        </w:rPr>
        <w:t xml:space="preserve"> assumptions were sensitive to </w:t>
      </w:r>
      <w:r w:rsidR="00C612DC">
        <w:rPr>
          <w:rFonts w:ascii="Calibri" w:eastAsiaTheme="minorEastAsia" w:hAnsi="Calibri" w:cs="Calibri"/>
          <w:color w:val="000000"/>
        </w:rPr>
        <w:t>depletion</w:t>
      </w:r>
      <w:r w:rsidR="00495283">
        <w:rPr>
          <w:rFonts w:ascii="Calibri" w:eastAsiaTheme="minorEastAsia" w:hAnsi="Calibri" w:cs="Calibri"/>
          <w:color w:val="000000"/>
        </w:rPr>
        <w:t xml:space="preserve"> trajectories</w:t>
      </w:r>
      <w:r w:rsidR="00C612DC">
        <w:rPr>
          <w:rFonts w:ascii="Calibri" w:eastAsiaTheme="minorEastAsia" w:hAnsi="Calibri" w:cs="Calibri"/>
          <w:color w:val="000000"/>
        </w:rPr>
        <w:t xml:space="preserve"> during the data period i.e., whether there was a “one-way trip” or a rebuild</w:t>
      </w:r>
      <w:r w:rsidR="005F13B9">
        <w:rPr>
          <w:rFonts w:ascii="Calibri" w:eastAsiaTheme="minorEastAsia" w:hAnsi="Calibri" w:cs="Calibri"/>
          <w:color w:val="000000"/>
        </w:rPr>
        <w:t xml:space="preserve"> </w:t>
      </w:r>
      <w:r w:rsidR="00C612DC">
        <w:rPr>
          <w:rFonts w:ascii="Calibri" w:eastAsiaTheme="minorEastAsia" w:hAnsi="Calibri" w:cs="Calibri"/>
          <w:color w:val="000000"/>
        </w:rPr>
        <w:t xml:space="preserve">over </w:t>
      </w:r>
      <w:r w:rsidR="005F13B9">
        <w:rPr>
          <w:rFonts w:ascii="Calibri" w:eastAsiaTheme="minorEastAsia" w:hAnsi="Calibri" w:cs="Calibri"/>
          <w:color w:val="000000"/>
        </w:rPr>
        <w:t>the data period</w:t>
      </w:r>
      <w:r w:rsidR="00C612DC">
        <w:rPr>
          <w:rFonts w:ascii="Calibri" w:eastAsiaTheme="minorEastAsia" w:hAnsi="Calibri" w:cs="Calibri"/>
          <w:color w:val="000000"/>
        </w:rPr>
        <w:t xml:space="preserve">, which </w:t>
      </w:r>
      <w:r w:rsidR="005F13B9">
        <w:rPr>
          <w:rFonts w:ascii="Calibri" w:eastAsiaTheme="minorEastAsia" w:hAnsi="Calibri" w:cs="Calibri"/>
          <w:color w:val="000000"/>
        </w:rPr>
        <w:t>was similar to the idea</w:t>
      </w:r>
      <w:r w:rsidR="00495283">
        <w:rPr>
          <w:rFonts w:ascii="Calibri" w:eastAsiaTheme="minorEastAsia" w:hAnsi="Calibri" w:cs="Calibri"/>
          <w:color w:val="000000"/>
        </w:rPr>
        <w:t xml:space="preserve"> explored by </w:t>
      </w:r>
      <w:r w:rsidR="00B67F37">
        <w:rPr>
          <w:rFonts w:ascii="Calibri" w:eastAsiaTheme="minorEastAsia" w:hAnsi="Calibri" w:cs="Calibri"/>
          <w:color w:val="000000"/>
        </w:rPr>
        <w:t xml:space="preserve">Magnusson &amp; </w:t>
      </w:r>
      <w:proofErr w:type="spellStart"/>
      <w:r w:rsidR="00B67F37">
        <w:rPr>
          <w:rFonts w:ascii="Calibri" w:eastAsiaTheme="minorEastAsia" w:hAnsi="Calibri" w:cs="Calibri"/>
          <w:color w:val="000000"/>
        </w:rPr>
        <w:t>Hilborn</w:t>
      </w:r>
      <w:proofErr w:type="spellEnd"/>
      <w:r w:rsidR="00B67F37">
        <w:rPr>
          <w:rFonts w:ascii="Calibri" w:eastAsiaTheme="minorEastAsia" w:hAnsi="Calibri" w:cs="Calibri"/>
          <w:color w:val="000000"/>
        </w:rPr>
        <w:t xml:space="preserve"> (2007).</w:t>
      </w:r>
      <w:r w:rsidR="00BF751E">
        <w:rPr>
          <w:rFonts w:ascii="Calibri" w:eastAsiaTheme="minorEastAsia" w:hAnsi="Calibri" w:cs="Calibri"/>
          <w:color w:val="000000"/>
        </w:rPr>
        <w:t xml:space="preserve"> These OM factors are </w:t>
      </w:r>
      <w:r w:rsidR="00891106">
        <w:rPr>
          <w:rFonts w:ascii="Calibri" w:eastAsiaTheme="minorEastAsia" w:hAnsi="Calibri" w:cs="Calibri"/>
          <w:color w:val="000000"/>
        </w:rPr>
        <w:t>illustrated</w:t>
      </w:r>
      <w:r w:rsidR="00BF751E">
        <w:rPr>
          <w:rFonts w:ascii="Calibri" w:eastAsiaTheme="minorEastAsia" w:hAnsi="Calibri" w:cs="Calibri"/>
          <w:color w:val="000000"/>
        </w:rPr>
        <w:t xml:space="preserve"> in </w:t>
      </w:r>
      <w:r w:rsidR="005F13B9">
        <w:rPr>
          <w:rFonts w:ascii="Calibri" w:eastAsiaTheme="minorEastAsia" w:hAnsi="Calibri" w:cs="Calibri"/>
          <w:color w:val="000000"/>
        </w:rPr>
        <w:fldChar w:fldCharType="begin"/>
      </w:r>
      <w:r w:rsidR="005F13B9">
        <w:rPr>
          <w:rFonts w:ascii="Calibri" w:eastAsiaTheme="minorEastAsia" w:hAnsi="Calibri" w:cs="Calibri"/>
          <w:color w:val="000000"/>
        </w:rPr>
        <w:instrText xml:space="preserve"> REF _Ref140157876 \h </w:instrText>
      </w:r>
      <w:r w:rsidR="005F13B9">
        <w:rPr>
          <w:rFonts w:ascii="Calibri" w:eastAsiaTheme="minorEastAsia" w:hAnsi="Calibri" w:cs="Calibri"/>
          <w:color w:val="000000"/>
        </w:rPr>
      </w:r>
      <w:r w:rsidR="005F13B9">
        <w:rPr>
          <w:rFonts w:ascii="Calibri" w:eastAsiaTheme="minorEastAsia" w:hAnsi="Calibri" w:cs="Calibri"/>
          <w:color w:val="000000"/>
        </w:rPr>
        <w:fldChar w:fldCharType="separate"/>
      </w:r>
      <w:r w:rsidR="005F13B9" w:rsidRPr="00930AC0">
        <w:rPr>
          <w:b/>
          <w:bCs/>
          <w:i/>
          <w:iCs/>
        </w:rPr>
        <w:t xml:space="preserve">Figure </w:t>
      </w:r>
      <w:r w:rsidR="005F13B9" w:rsidRPr="00930AC0">
        <w:rPr>
          <w:b/>
          <w:bCs/>
          <w:i/>
          <w:iCs/>
          <w:noProof/>
        </w:rPr>
        <w:t>2</w:t>
      </w:r>
      <w:r w:rsidR="005F13B9">
        <w:rPr>
          <w:rFonts w:ascii="Calibri" w:eastAsiaTheme="minorEastAsia" w:hAnsi="Calibri" w:cs="Calibri"/>
          <w:color w:val="000000"/>
        </w:rPr>
        <w:fldChar w:fldCharType="end"/>
      </w:r>
      <w:r w:rsidR="005F13B9">
        <w:rPr>
          <w:rFonts w:ascii="Calibri" w:eastAsiaTheme="minorEastAsia" w:hAnsi="Calibri" w:cs="Calibri"/>
          <w:color w:val="000000"/>
        </w:rPr>
        <w:t>, and resulted</w:t>
      </w:r>
      <w:r w:rsidR="00891106">
        <w:rPr>
          <w:rFonts w:ascii="Calibri" w:eastAsiaTheme="minorEastAsia" w:hAnsi="Calibri" w:cs="Calibri"/>
          <w:color w:val="000000"/>
        </w:rPr>
        <w:t xml:space="preserve"> in 36 O</w:t>
      </w:r>
      <w:r w:rsidR="00DA6E24">
        <w:rPr>
          <w:rFonts w:ascii="Calibri" w:eastAsiaTheme="minorEastAsia" w:hAnsi="Calibri" w:cs="Calibri"/>
          <w:color w:val="000000"/>
        </w:rPr>
        <w:t>M</w:t>
      </w:r>
      <w:r w:rsidR="00891106">
        <w:rPr>
          <w:rFonts w:ascii="Calibri" w:eastAsiaTheme="minorEastAsia" w:hAnsi="Calibri" w:cs="Calibri"/>
          <w:color w:val="000000"/>
        </w:rPr>
        <w:t>s (3 life histories x 4 initial depletions x 3 data period Fs). Each OM was run 250 times with stochastic recruitment</w:t>
      </w:r>
      <w:r w:rsidR="00F11515">
        <w:rPr>
          <w:rFonts w:ascii="Calibri" w:eastAsiaTheme="minorEastAsia" w:hAnsi="Calibri" w:cs="Calibri"/>
          <w:color w:val="000000"/>
        </w:rPr>
        <w:t xml:space="preserve"> and simulated data </w:t>
      </w:r>
      <w:r w:rsidR="005F13B9">
        <w:rPr>
          <w:rFonts w:ascii="Calibri" w:eastAsiaTheme="minorEastAsia" w:hAnsi="Calibri" w:cs="Calibri"/>
          <w:color w:val="000000"/>
        </w:rPr>
        <w:t>each year of</w:t>
      </w:r>
      <w:r w:rsidR="00F11515">
        <w:rPr>
          <w:rFonts w:ascii="Calibri" w:eastAsiaTheme="minorEastAsia" w:hAnsi="Calibri" w:cs="Calibri"/>
          <w:color w:val="000000"/>
        </w:rPr>
        <w:t xml:space="preserve"> the data period</w:t>
      </w:r>
      <w:r w:rsidR="00891106">
        <w:rPr>
          <w:rFonts w:ascii="Calibri" w:eastAsiaTheme="minorEastAsia" w:hAnsi="Calibri" w:cs="Calibri"/>
          <w:color w:val="000000"/>
        </w:rPr>
        <w:t xml:space="preserve">. </w:t>
      </w:r>
    </w:p>
    <w:p w14:paraId="5B01090B" w14:textId="5D61F0ED" w:rsidR="00891106" w:rsidRPr="00495283" w:rsidRDefault="00891106" w:rsidP="006E12A4"/>
    <w:p w14:paraId="6D60FF3A" w14:textId="2399B155" w:rsidR="00F02E6D" w:rsidRDefault="00722957" w:rsidP="00930AC0">
      <w:pPr>
        <w:keepNext/>
        <w:jc w:val="center"/>
      </w:pPr>
      <w:r>
        <w:rPr>
          <w:noProof/>
        </w:rPr>
        <w:lastRenderedPageBreak/>
        <w:drawing>
          <wp:inline distT="0" distB="0" distL="0" distR="0" wp14:anchorId="11CA3DF3" wp14:editId="26C2E284">
            <wp:extent cx="4649047" cy="4132487"/>
            <wp:effectExtent l="0" t="0" r="0" b="0"/>
            <wp:docPr id="1245810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658412" cy="4140811"/>
                    </a:xfrm>
                    <a:prstGeom prst="rect">
                      <a:avLst/>
                    </a:prstGeom>
                    <a:noFill/>
                    <a:ln>
                      <a:noFill/>
                    </a:ln>
                  </pic:spPr>
                </pic:pic>
              </a:graphicData>
            </a:graphic>
          </wp:inline>
        </w:drawing>
      </w:r>
    </w:p>
    <w:p w14:paraId="54F40124" w14:textId="4E9EFAB8" w:rsidR="00C41DA4" w:rsidRPr="00930AC0" w:rsidRDefault="00F02E6D" w:rsidP="00AA176D">
      <w:pPr>
        <w:pStyle w:val="Caption"/>
        <w:rPr>
          <w:b/>
          <w:bCs/>
          <w:i w:val="0"/>
          <w:iCs w:val="0"/>
          <w:color w:val="auto"/>
          <w:sz w:val="22"/>
          <w:szCs w:val="22"/>
        </w:rPr>
      </w:pPr>
      <w:bookmarkStart w:id="0" w:name="_Ref140157816"/>
      <w:r w:rsidRPr="00930AC0">
        <w:rPr>
          <w:b/>
          <w:bCs/>
          <w:i w:val="0"/>
          <w:iCs w:val="0"/>
          <w:color w:val="auto"/>
          <w:sz w:val="22"/>
          <w:szCs w:val="22"/>
        </w:rPr>
        <w:t xml:space="preserve">Figure </w:t>
      </w:r>
      <w:r w:rsidR="00000000" w:rsidRPr="00930AC0">
        <w:rPr>
          <w:b/>
          <w:bCs/>
          <w:i w:val="0"/>
          <w:iCs w:val="0"/>
          <w:color w:val="auto"/>
          <w:sz w:val="22"/>
          <w:szCs w:val="22"/>
        </w:rPr>
        <w:fldChar w:fldCharType="begin"/>
      </w:r>
      <w:r w:rsidR="00000000" w:rsidRPr="00930AC0">
        <w:rPr>
          <w:b/>
          <w:bCs/>
          <w:i w:val="0"/>
          <w:iCs w:val="0"/>
          <w:color w:val="auto"/>
          <w:sz w:val="22"/>
          <w:szCs w:val="22"/>
        </w:rPr>
        <w:instrText xml:space="preserve"> SEQ Figure \* ARABIC </w:instrText>
      </w:r>
      <w:r w:rsidR="00000000" w:rsidRPr="00930AC0">
        <w:rPr>
          <w:b/>
          <w:bCs/>
          <w:i w:val="0"/>
          <w:iCs w:val="0"/>
          <w:color w:val="auto"/>
          <w:sz w:val="22"/>
          <w:szCs w:val="22"/>
        </w:rPr>
        <w:fldChar w:fldCharType="separate"/>
      </w:r>
      <w:r w:rsidR="00153999">
        <w:rPr>
          <w:b/>
          <w:bCs/>
          <w:i w:val="0"/>
          <w:iCs w:val="0"/>
          <w:noProof/>
          <w:color w:val="auto"/>
          <w:sz w:val="22"/>
          <w:szCs w:val="22"/>
        </w:rPr>
        <w:t>1</w:t>
      </w:r>
      <w:r w:rsidR="00000000" w:rsidRPr="00930AC0">
        <w:rPr>
          <w:b/>
          <w:bCs/>
          <w:i w:val="0"/>
          <w:iCs w:val="0"/>
          <w:noProof/>
          <w:color w:val="auto"/>
          <w:sz w:val="22"/>
          <w:szCs w:val="22"/>
        </w:rPr>
        <w:fldChar w:fldCharType="end"/>
      </w:r>
      <w:bookmarkEnd w:id="0"/>
      <w:r w:rsidRPr="00930AC0">
        <w:rPr>
          <w:b/>
          <w:bCs/>
          <w:i w:val="0"/>
          <w:iCs w:val="0"/>
          <w:color w:val="auto"/>
          <w:sz w:val="22"/>
          <w:szCs w:val="22"/>
        </w:rPr>
        <w:t xml:space="preserve">: </w:t>
      </w:r>
      <w:r w:rsidR="006E12A4" w:rsidRPr="00930AC0">
        <w:rPr>
          <w:b/>
          <w:bCs/>
          <w:i w:val="0"/>
          <w:iCs w:val="0"/>
          <w:color w:val="auto"/>
          <w:sz w:val="22"/>
          <w:szCs w:val="22"/>
        </w:rPr>
        <w:t xml:space="preserve">Depletion trajectories with deterministic recruitment for the fast biology life-history. Each panel represents a different </w:t>
      </w:r>
      <w:r w:rsidR="00E06468" w:rsidRPr="00930AC0">
        <w:rPr>
          <w:b/>
          <w:bCs/>
          <w:i w:val="0"/>
          <w:iCs w:val="0"/>
          <w:color w:val="auto"/>
          <w:sz w:val="22"/>
          <w:szCs w:val="22"/>
        </w:rPr>
        <w:t xml:space="preserve">initial </w:t>
      </w:r>
      <w:r w:rsidR="006E12A4" w:rsidRPr="00930AC0">
        <w:rPr>
          <w:b/>
          <w:bCs/>
          <w:i w:val="0"/>
          <w:iCs w:val="0"/>
          <w:color w:val="auto"/>
          <w:sz w:val="22"/>
          <w:szCs w:val="22"/>
        </w:rPr>
        <w:t>d</w:t>
      </w:r>
      <w:r w:rsidRPr="00930AC0">
        <w:rPr>
          <w:b/>
          <w:bCs/>
          <w:i w:val="0"/>
          <w:iCs w:val="0"/>
          <w:color w:val="auto"/>
          <w:sz w:val="22"/>
          <w:szCs w:val="22"/>
        </w:rPr>
        <w:t>epletion</w:t>
      </w:r>
      <w:r w:rsidR="006E12A4" w:rsidRPr="00930AC0">
        <w:rPr>
          <w:b/>
          <w:bCs/>
          <w:i w:val="0"/>
          <w:iCs w:val="0"/>
          <w:color w:val="auto"/>
          <w:sz w:val="22"/>
          <w:szCs w:val="22"/>
        </w:rPr>
        <w:t xml:space="preserve"> level at the end of the historic period and each colored line represents different fishing mortalities assumed during the data period</w:t>
      </w:r>
      <w:r w:rsidRPr="00930AC0">
        <w:rPr>
          <w:b/>
          <w:bCs/>
          <w:i w:val="0"/>
          <w:iCs w:val="0"/>
          <w:color w:val="auto"/>
          <w:sz w:val="22"/>
          <w:szCs w:val="22"/>
        </w:rPr>
        <w:t>.</w:t>
      </w:r>
      <w:r w:rsidR="006E12A4" w:rsidRPr="00930AC0">
        <w:rPr>
          <w:b/>
          <w:bCs/>
          <w:i w:val="0"/>
          <w:iCs w:val="0"/>
          <w:color w:val="auto"/>
          <w:sz w:val="22"/>
          <w:szCs w:val="22"/>
        </w:rPr>
        <w:t xml:space="preserve"> The</w:t>
      </w:r>
      <w:r w:rsidRPr="00930AC0">
        <w:rPr>
          <w:b/>
          <w:bCs/>
          <w:i w:val="0"/>
          <w:iCs w:val="0"/>
          <w:color w:val="auto"/>
          <w:sz w:val="22"/>
          <w:szCs w:val="22"/>
        </w:rPr>
        <w:t xml:space="preserve"> </w:t>
      </w:r>
      <w:r w:rsidR="006E12A4" w:rsidRPr="00930AC0">
        <w:rPr>
          <w:b/>
          <w:bCs/>
          <w:i w:val="0"/>
          <w:iCs w:val="0"/>
          <w:color w:val="auto"/>
          <w:sz w:val="22"/>
          <w:szCs w:val="22"/>
        </w:rPr>
        <w:t>g</w:t>
      </w:r>
      <w:r w:rsidRPr="00930AC0">
        <w:rPr>
          <w:b/>
          <w:bCs/>
          <w:i w:val="0"/>
          <w:iCs w:val="0"/>
          <w:color w:val="auto"/>
          <w:sz w:val="22"/>
          <w:szCs w:val="22"/>
        </w:rPr>
        <w:t xml:space="preserve">rey shaded area indicates the “historic period”. </w:t>
      </w:r>
      <w:r w:rsidR="00E06468" w:rsidRPr="00930AC0">
        <w:rPr>
          <w:b/>
          <w:bCs/>
          <w:i w:val="0"/>
          <w:iCs w:val="0"/>
          <w:color w:val="auto"/>
          <w:sz w:val="22"/>
          <w:szCs w:val="22"/>
        </w:rPr>
        <w:t>When simulations are run recruitment is assumed to be stochastic, this variability is illustrated in Figure ?? of Appendix 1.</w:t>
      </w:r>
    </w:p>
    <w:p w14:paraId="690BC566" w14:textId="77777777" w:rsidR="00930AC0" w:rsidRDefault="00930AC0" w:rsidP="00930AC0">
      <w:pPr>
        <w:keepNext/>
        <w:jc w:val="center"/>
      </w:pPr>
      <w:r>
        <w:rPr>
          <w:noProof/>
        </w:rPr>
        <w:drawing>
          <wp:inline distT="0" distB="0" distL="0" distR="0" wp14:anchorId="398FEC56" wp14:editId="60EBC235">
            <wp:extent cx="5173980" cy="2656729"/>
            <wp:effectExtent l="0" t="0" r="0" b="0"/>
            <wp:docPr id="16936074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77424" cy="2658497"/>
                    </a:xfrm>
                    <a:prstGeom prst="rect">
                      <a:avLst/>
                    </a:prstGeom>
                    <a:noFill/>
                    <a:ln>
                      <a:noFill/>
                    </a:ln>
                  </pic:spPr>
                </pic:pic>
              </a:graphicData>
            </a:graphic>
          </wp:inline>
        </w:drawing>
      </w:r>
    </w:p>
    <w:p w14:paraId="1191F37C" w14:textId="53C150A1" w:rsidR="00AA176D" w:rsidRPr="00930AC0" w:rsidRDefault="00930AC0" w:rsidP="00930AC0">
      <w:pPr>
        <w:pStyle w:val="Caption"/>
        <w:rPr>
          <w:b/>
          <w:bCs/>
          <w:i w:val="0"/>
          <w:iCs w:val="0"/>
          <w:color w:val="auto"/>
          <w:sz w:val="22"/>
          <w:szCs w:val="22"/>
        </w:rPr>
      </w:pPr>
      <w:bookmarkStart w:id="1" w:name="_Ref140157876"/>
      <w:r w:rsidRPr="00930AC0">
        <w:rPr>
          <w:b/>
          <w:bCs/>
          <w:i w:val="0"/>
          <w:iCs w:val="0"/>
          <w:color w:val="auto"/>
          <w:sz w:val="22"/>
          <w:szCs w:val="22"/>
        </w:rPr>
        <w:t xml:space="preserve">Figure </w:t>
      </w:r>
      <w:r w:rsidRPr="00930AC0">
        <w:rPr>
          <w:b/>
          <w:bCs/>
          <w:i w:val="0"/>
          <w:iCs w:val="0"/>
          <w:color w:val="auto"/>
          <w:sz w:val="22"/>
          <w:szCs w:val="22"/>
        </w:rPr>
        <w:fldChar w:fldCharType="begin"/>
      </w:r>
      <w:r w:rsidRPr="00930AC0">
        <w:rPr>
          <w:b/>
          <w:bCs/>
          <w:i w:val="0"/>
          <w:iCs w:val="0"/>
          <w:color w:val="auto"/>
          <w:sz w:val="22"/>
          <w:szCs w:val="22"/>
        </w:rPr>
        <w:instrText xml:space="preserve"> SEQ Figure \* ARABIC </w:instrText>
      </w:r>
      <w:r w:rsidRPr="00930AC0">
        <w:rPr>
          <w:b/>
          <w:bCs/>
          <w:i w:val="0"/>
          <w:iCs w:val="0"/>
          <w:color w:val="auto"/>
          <w:sz w:val="22"/>
          <w:szCs w:val="22"/>
        </w:rPr>
        <w:fldChar w:fldCharType="separate"/>
      </w:r>
      <w:r w:rsidR="00153999">
        <w:rPr>
          <w:b/>
          <w:bCs/>
          <w:i w:val="0"/>
          <w:iCs w:val="0"/>
          <w:noProof/>
          <w:color w:val="auto"/>
          <w:sz w:val="22"/>
          <w:szCs w:val="22"/>
        </w:rPr>
        <w:t>2</w:t>
      </w:r>
      <w:r w:rsidRPr="00930AC0">
        <w:rPr>
          <w:b/>
          <w:bCs/>
          <w:i w:val="0"/>
          <w:iCs w:val="0"/>
          <w:color w:val="auto"/>
          <w:sz w:val="22"/>
          <w:szCs w:val="22"/>
        </w:rPr>
        <w:fldChar w:fldCharType="end"/>
      </w:r>
      <w:bookmarkEnd w:id="1"/>
      <w:r w:rsidRPr="00930AC0">
        <w:rPr>
          <w:b/>
          <w:bCs/>
          <w:i w:val="0"/>
          <w:iCs w:val="0"/>
          <w:color w:val="auto"/>
          <w:sz w:val="22"/>
          <w:szCs w:val="22"/>
        </w:rPr>
        <w:t>:</w:t>
      </w:r>
      <w:r w:rsidR="006542DC">
        <w:rPr>
          <w:b/>
          <w:bCs/>
          <w:i w:val="0"/>
          <w:iCs w:val="0"/>
          <w:color w:val="auto"/>
          <w:sz w:val="22"/>
          <w:szCs w:val="22"/>
        </w:rPr>
        <w:t xml:space="preserve"> </w:t>
      </w:r>
      <w:r w:rsidRPr="00930AC0">
        <w:rPr>
          <w:b/>
          <w:bCs/>
          <w:i w:val="0"/>
          <w:iCs w:val="0"/>
          <w:color w:val="auto"/>
          <w:sz w:val="22"/>
          <w:szCs w:val="22"/>
        </w:rPr>
        <w:t>Schematic of factors that made up all OM scenarios.</w:t>
      </w:r>
    </w:p>
    <w:p w14:paraId="6710132A" w14:textId="250D0DCF" w:rsidR="003A2BDF" w:rsidRPr="003A2BDF" w:rsidRDefault="00AA176D" w:rsidP="003A2BDF">
      <w:r>
        <w:lastRenderedPageBreak/>
        <w:t xml:space="preserve">For each simulated data set, a collection of </w:t>
      </w:r>
      <w:proofErr w:type="gramStart"/>
      <w:r>
        <w:t>EM’s</w:t>
      </w:r>
      <w:proofErr w:type="gramEnd"/>
      <w:r>
        <w:t xml:space="preserve"> were applied to estimate the parameters and model quantities of interes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oMath>
      <w:r>
        <w:rPr>
          <w:rFonts w:eastAsiaTheme="minorEastAsia"/>
        </w:rPr>
        <w:t>)</w:t>
      </w:r>
      <w:r>
        <w:t xml:space="preserve">. The EM’s varied based on initial condition formulation (explained in the next </w:t>
      </w:r>
      <w:r w:rsidR="00775A40">
        <w:t>section</w:t>
      </w:r>
      <w:r>
        <w:t xml:space="preserve">) and how many years were in the data period either 40 years </w:t>
      </w:r>
      <w:r w:rsidR="008F0B74">
        <w:t>or</w:t>
      </w:r>
      <w:r>
        <w:t xml:space="preserve"> 20 years respectively</w:t>
      </w:r>
      <w:r w:rsidR="008F0B74">
        <w:t xml:space="preserve"> (indicated with model labels that have suffix _00)</w:t>
      </w:r>
      <w:r>
        <w:t>.</w:t>
      </w:r>
      <w:r w:rsidR="003A2BDF">
        <w:t xml:space="preserve"> The initial condition formulations were based on reviews of some of the most common</w:t>
      </w:r>
      <w:r w:rsidR="00775A40">
        <w:t>ly used</w:t>
      </w:r>
      <w:r w:rsidR="003A2BDF">
        <w:t xml:space="preserve"> age-structured stock assessment platforms around the globe including, Stock Synthesis (</w:t>
      </w:r>
      <w:proofErr w:type="spellStart"/>
      <w:proofErr w:type="gramStart"/>
      <w:r w:rsidR="003A2BDF">
        <w:t>Methot</w:t>
      </w:r>
      <w:proofErr w:type="spellEnd"/>
      <w:r w:rsidR="003A2BDF">
        <w:t xml:space="preserve"> )</w:t>
      </w:r>
      <w:proofErr w:type="gramEnd"/>
      <w:r w:rsidR="003A2BDF">
        <w:t xml:space="preserve">, </w:t>
      </w:r>
      <w:proofErr w:type="spellStart"/>
      <w:r w:rsidR="003A2BDF">
        <w:t>Multifan</w:t>
      </w:r>
      <w:proofErr w:type="spellEnd"/>
      <w:r w:rsidR="003A2BDF">
        <w:t>-cl (Fournier), WHAM (Millar) and Casal2 (</w:t>
      </w:r>
      <w:proofErr w:type="spellStart"/>
      <w:r w:rsidR="003A2BDF">
        <w:t>Doonan</w:t>
      </w:r>
      <w:proofErr w:type="spellEnd"/>
      <w:r w:rsidR="003A2BDF">
        <w:t xml:space="preserve"> et. al).</w:t>
      </w:r>
    </w:p>
    <w:p w14:paraId="32D86F6C" w14:textId="0E2DACC4" w:rsidR="004455EC" w:rsidRDefault="003A2BDF" w:rsidP="00AD1BD4">
      <w:pPr>
        <w:pStyle w:val="Heading3"/>
      </w:pPr>
      <w:r>
        <w:t>Initial conditions used in EMs</w:t>
      </w:r>
    </w:p>
    <w:p w14:paraId="34375555" w14:textId="48E1F651" w:rsidR="00F4218E" w:rsidRPr="00F4218E" w:rsidRDefault="00F4218E" w:rsidP="00206FC6">
      <w:pPr>
        <w:rPr>
          <w:u w:val="single"/>
        </w:rPr>
      </w:pPr>
      <w:r w:rsidRPr="00F4218E">
        <w:rPr>
          <w:u w:val="single"/>
        </w:rPr>
        <w:t>EM 1</w:t>
      </w:r>
      <w:r w:rsidR="00F821B5" w:rsidRPr="00F821B5">
        <w:rPr>
          <w:u w:val="single"/>
        </w:rPr>
        <w:t xml:space="preserve"> </w:t>
      </w:r>
      <w:r w:rsidR="00FE730F">
        <w:rPr>
          <w:u w:val="single"/>
        </w:rPr>
        <w:t>unfished age structure</w:t>
      </w:r>
      <w:r w:rsidR="00F821B5">
        <w:rPr>
          <w:u w:val="single"/>
        </w:rPr>
        <w:t xml:space="preserve"> </w:t>
      </w:r>
    </w:p>
    <w:p w14:paraId="49D16237" w14:textId="0A357550" w:rsidR="00F4218E" w:rsidRPr="00D37858"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sup>
                      </m:sSup>
                    </m:den>
                  </m:f>
                  <m:r>
                    <w:rPr>
                      <w:rFonts w:ascii="Cambria Math" w:hAnsi="Cambria Math"/>
                    </w:rPr>
                    <m:t>,                a=A</m:t>
                  </m:r>
                </m:e>
              </m:eqArr>
            </m:e>
          </m:d>
        </m:oMath>
      </m:oMathPara>
    </w:p>
    <w:p w14:paraId="58776DB8" w14:textId="6FB6A99B" w:rsidR="00D37858" w:rsidRPr="00851CF4" w:rsidRDefault="00357B38" w:rsidP="00F4218E">
      <w:pPr>
        <w:rPr>
          <w:rFonts w:eastAsiaTheme="minorEastAsia"/>
        </w:rPr>
      </w:pPr>
      <w:r>
        <w:rPr>
          <w:rFonts w:eastAsiaTheme="minorEastAsia"/>
        </w:rPr>
        <w:t xml:space="preserve">This formulation assumes the start year of the model is the first year of exploitation and only estimates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parameter. This assumes</w:t>
      </w:r>
      <w:r w:rsidR="00300711">
        <w:rPr>
          <w:rFonts w:eastAsiaTheme="minorEastAsia"/>
        </w:rPr>
        <w:t xml:space="preserve"> catch </w:t>
      </w:r>
      <w:r>
        <w:rPr>
          <w:rFonts w:eastAsiaTheme="minorEastAsia"/>
        </w:rPr>
        <w:t>to be known during the historical period and the model assumes catch is known with no error due to the use of the “hybrid” catch equation (reference stock synthesis manual)</w:t>
      </w:r>
      <w:r w:rsidR="00300711">
        <w:rPr>
          <w:rFonts w:eastAsiaTheme="minorEastAsia"/>
        </w:rPr>
        <w:t>. Three catch scenarios are explored with the EM1 formulation. The first</w:t>
      </w:r>
      <w:r>
        <w:rPr>
          <w:rFonts w:eastAsiaTheme="minorEastAsia"/>
        </w:rPr>
        <w:t>, denoted by EM1</w:t>
      </w:r>
      <w:r w:rsidR="00300711">
        <w:rPr>
          <w:rFonts w:eastAsiaTheme="minorEastAsia"/>
        </w:rPr>
        <w:t xml:space="preserve"> assumed catch was known perfectly </w:t>
      </w:r>
      <w:r>
        <w:rPr>
          <w:rFonts w:eastAsiaTheme="minorEastAsia"/>
        </w:rPr>
        <w:t>and was unbiased, this is akin to the “</w:t>
      </w:r>
      <w:r w:rsidR="005942D5">
        <w:rPr>
          <w:rFonts w:eastAsiaTheme="minorEastAsia"/>
        </w:rPr>
        <w:t>self-test</w:t>
      </w:r>
      <w:r>
        <w:rPr>
          <w:rFonts w:eastAsiaTheme="minorEastAsia"/>
        </w:rPr>
        <w:t>”,</w:t>
      </w:r>
      <w:r w:rsidR="00300711">
        <w:rPr>
          <w:rFonts w:eastAsiaTheme="minorEastAsia"/>
        </w:rPr>
        <w:t xml:space="preserve"> the second </w:t>
      </w:r>
      <w:r>
        <w:rPr>
          <w:rFonts w:eastAsiaTheme="minorEastAsia"/>
        </w:rPr>
        <w:t xml:space="preserve">denoted by “EM1a” </w:t>
      </w:r>
      <w:r w:rsidR="00300711">
        <w:rPr>
          <w:rFonts w:eastAsiaTheme="minorEastAsia"/>
        </w:rPr>
        <w:t xml:space="preserve">assumed catch was constantly underreported </w:t>
      </w:r>
      <w:r>
        <w:rPr>
          <w:rFonts w:eastAsiaTheme="minorEastAsia"/>
        </w:rPr>
        <w:t xml:space="preserve">relative to the OM </w:t>
      </w:r>
      <w:r w:rsidR="00300711">
        <w:rPr>
          <w:rFonts w:eastAsiaTheme="minorEastAsia"/>
        </w:rPr>
        <w:t>during the historic period by 25%</w:t>
      </w:r>
      <w:r>
        <w:rPr>
          <w:rFonts w:eastAsiaTheme="minorEastAsia"/>
        </w:rPr>
        <w:t>,</w:t>
      </w:r>
      <w:r w:rsidR="00300711">
        <w:rPr>
          <w:rFonts w:eastAsiaTheme="minorEastAsia"/>
        </w:rPr>
        <w:t xml:space="preserve"> and the third </w:t>
      </w:r>
      <w:r>
        <w:rPr>
          <w:rFonts w:eastAsiaTheme="minorEastAsia"/>
        </w:rPr>
        <w:t xml:space="preserve">denoted by “EM1b” </w:t>
      </w:r>
      <w:r w:rsidR="00300711">
        <w:rPr>
          <w:rFonts w:eastAsiaTheme="minorEastAsia"/>
        </w:rPr>
        <w:t xml:space="preserve">assumed catch was over-reported by 25% </w:t>
      </w:r>
      <w:r>
        <w:rPr>
          <w:rFonts w:eastAsiaTheme="minorEastAsia"/>
        </w:rPr>
        <w:t xml:space="preserve">relative to the OM </w:t>
      </w:r>
      <w:r w:rsidR="00300711">
        <w:rPr>
          <w:rFonts w:eastAsiaTheme="minorEastAsia"/>
        </w:rPr>
        <w:t>during the historic period</w:t>
      </w:r>
      <w:r>
        <w:rPr>
          <w:rFonts w:eastAsiaTheme="minorEastAsia"/>
        </w:rPr>
        <w:t>.</w:t>
      </w:r>
    </w:p>
    <w:p w14:paraId="3A05ADB9" w14:textId="745102A9" w:rsidR="00F4218E" w:rsidRPr="00F4218E" w:rsidRDefault="00F4218E" w:rsidP="00F4218E">
      <w:pPr>
        <w:rPr>
          <w:u w:val="single"/>
        </w:rPr>
      </w:pPr>
      <w:r>
        <w:rPr>
          <w:u w:val="single"/>
        </w:rPr>
        <w:t>EM 2</w:t>
      </w:r>
      <w:r w:rsidR="00F821B5">
        <w:rPr>
          <w:u w:val="single"/>
        </w:rPr>
        <w:t xml:space="preserve"> </w:t>
      </w:r>
      <w:r w:rsidR="00F821B5" w:rsidRPr="00F821B5">
        <w:rPr>
          <w:u w:val="single"/>
        </w:rPr>
        <w:t xml:space="preserve">estimate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06E66801" w14:textId="70086EEE"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oMath>
      </m:oMathPara>
    </w:p>
    <w:p w14:paraId="5030AC7A" w14:textId="3D7C139A" w:rsidR="00C35030" w:rsidRPr="00F408A6" w:rsidRDefault="00521D58" w:rsidP="00B93D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init</m:t>
            </m:r>
          </m:sup>
        </m:sSup>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where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is an estimable parameter and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is a selectivity for age </w:t>
      </w:r>
      <m:oMath>
        <m:r>
          <w:rPr>
            <w:rFonts w:ascii="Cambria Math" w:hAnsi="Cambria Math"/>
          </w:rPr>
          <m:t>a</m:t>
        </m:r>
      </m:oMath>
      <w:r>
        <w:rPr>
          <w:rFonts w:eastAsiaTheme="minorEastAsia"/>
        </w:rPr>
        <w:t xml:space="preserve">. When only a single fleet is modeled the choice of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w:t>
      </w:r>
      <w:r w:rsidR="00FE00FC">
        <w:rPr>
          <w:rFonts w:eastAsiaTheme="minorEastAsia"/>
        </w:rPr>
        <w:t>is</w:t>
      </w:r>
      <w:r>
        <w:rPr>
          <w:rFonts w:eastAsiaTheme="minorEastAsia"/>
        </w:rPr>
        <w:t xml:space="preserve"> straightforward</w:t>
      </w:r>
      <w:r w:rsidR="00FE00FC">
        <w:rPr>
          <w:rFonts w:eastAsiaTheme="minorEastAsia"/>
        </w:rPr>
        <w:t>. However, when models include</w:t>
      </w:r>
      <w:r>
        <w:rPr>
          <w:rFonts w:eastAsiaTheme="minorEastAsia"/>
        </w:rPr>
        <w:t xml:space="preserve"> multiple fleets</w:t>
      </w:r>
      <w:r w:rsidR="00FE00FC">
        <w:rPr>
          <w:rFonts w:eastAsiaTheme="minorEastAsia"/>
        </w:rPr>
        <w:t xml:space="preserve"> the choice of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need</w:t>
      </w:r>
      <w:r w:rsidR="00FE00FC">
        <w:rPr>
          <w:rFonts w:eastAsiaTheme="minorEastAsia"/>
        </w:rPr>
        <w:t xml:space="preserve">s further justification. In this simulation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sidR="00FE00FC">
        <w:rPr>
          <w:rFonts w:eastAsiaTheme="minorEastAsia"/>
        </w:rPr>
        <w:t xml:space="preserve"> was assumed to be the same as the fleet. This formulation assumes the start model year is the start of the data period, this results in </w:t>
      </w:r>
      <w:proofErr w:type="gramStart"/>
      <w:r w:rsidR="00FE00FC">
        <w:rPr>
          <w:rFonts w:eastAsiaTheme="minorEastAsia"/>
        </w:rPr>
        <w:t>an a</w:t>
      </w:r>
      <w:proofErr w:type="gramEnd"/>
      <w:r w:rsidR="00FE00FC">
        <w:rPr>
          <w:rFonts w:eastAsiaTheme="minorEastAsia"/>
        </w:rPr>
        <w:t xml:space="preserve"> start year with an equilibrium age-structure (no age deviations in the first year).</w:t>
      </w:r>
    </w:p>
    <w:p w14:paraId="7655B469" w14:textId="2BCCF907" w:rsidR="004B6A0F" w:rsidRPr="00F4218E" w:rsidRDefault="004B6A0F" w:rsidP="004B6A0F">
      <w:pPr>
        <w:rPr>
          <w:u w:val="single"/>
        </w:rPr>
      </w:pPr>
      <w:r>
        <w:rPr>
          <w:u w:val="single"/>
        </w:rPr>
        <w:t>EM 3</w:t>
      </w:r>
      <w:r w:rsidR="00441B3D">
        <w:rPr>
          <w:u w:val="single"/>
        </w:rPr>
        <w:t xml:space="preserve"> – </w:t>
      </w:r>
      <w:r w:rsidR="00441B3D" w:rsidRPr="00F821B5">
        <w:rPr>
          <w:u w:val="single"/>
        </w:rPr>
        <w:t xml:space="preserve">estimate </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oMath>
      <w:r w:rsidR="00441B3D" w:rsidRPr="00F821B5">
        <w:rPr>
          <w:u w:val="single"/>
        </w:rPr>
        <w:t xml:space="preserve"> and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50F71628" w14:textId="77777777" w:rsidR="00354C92" w:rsidRPr="00851CF4" w:rsidRDefault="00000000" w:rsidP="00354C9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3219D9AB" w14:textId="73FBA0CE" w:rsidR="004B6A0F" w:rsidRDefault="00092B82" w:rsidP="004B6A0F">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4B6A0F">
        <w:rPr>
          <w:rFonts w:eastAsiaTheme="minorEastAsia"/>
        </w:rPr>
        <w:t xml:space="preserve"> </w:t>
      </w:r>
      <w:r>
        <w:rPr>
          <w:rFonts w:eastAsiaTheme="minorEastAsia"/>
        </w:rPr>
        <w:t xml:space="preserve">and </w:t>
      </w:r>
    </w:p>
    <w:p w14:paraId="35936C61" w14:textId="2363F8F7" w:rsidR="00050B9B" w:rsidRPr="00522E72" w:rsidRDefault="00000000" w:rsidP="00B93D7E">
      <w:pPr>
        <w:rPr>
          <w:rFonts w:eastAsiaTheme="minorEastAsia"/>
        </w:rPr>
      </w:pPr>
      <m:oMathPara>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00145134" w14:textId="6F60DF02" w:rsidR="00522E72" w:rsidRPr="00522E72" w:rsidRDefault="00000000" w:rsidP="00B93D7E">
      <w:pPr>
        <w:rPr>
          <w:rFonts w:eastAsiaTheme="minorEastAsia"/>
        </w:rPr>
      </w:pPr>
      <m:oMathPara>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1</m:t>
                  </m:r>
                </m:e>
                <m:e>
                  <m:sSub>
                    <m:sSubPr>
                      <m:ctrlPr>
                        <w:rPr>
                          <w:rFonts w:ascii="Cambria Math" w:hAnsi="Cambria Math"/>
                          <w:i/>
                        </w:rPr>
                      </m:ctrlPr>
                    </m:sSubPr>
                    <m:e>
                      <m:r>
                        <w:rPr>
                          <w:rFonts w:ascii="Cambria Math" w:hAnsi="Cambria Math"/>
                        </w:rPr>
                        <m:t>ψ</m:t>
                      </m:r>
                    </m:e>
                    <m:sub>
                      <m:r>
                        <w:rPr>
                          <w:rFonts w:ascii="Cambria Math" w:hAnsi="Cambria Math"/>
                        </w:rPr>
                        <m:t>a-1</m:t>
                      </m:r>
                    </m:sub>
                  </m:sSub>
                  <m:r>
                    <w:rPr>
                      <w:rFonts w:ascii="Cambria Math" w:hAnsi="Cambria Math"/>
                    </w:rPr>
                    <m:t xml:space="preserve">,     1&lt;a&lt; </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 xml:space="preserve"> </m:t>
                  </m:r>
                  <m:ctrlPr>
                    <w:rPr>
                      <w:rFonts w:ascii="Cambria Math" w:eastAsia="Cambria Math" w:hAnsi="Cambria Math" w:cs="Cambria Math"/>
                      <w:i/>
                    </w:rPr>
                  </m:ctrlPr>
                </m:e>
                <m:e>
                  <m:r>
                    <w:rPr>
                      <w:rFonts w:ascii="Cambria Math" w:hAnsi="Cambria Math"/>
                    </w:rPr>
                    <m:t>0</m:t>
                  </m:r>
                  <m:r>
                    <w:rPr>
                      <w:rFonts w:ascii="Cambria Math" w:hAnsi="Cambria Math"/>
                    </w:rPr>
                    <m:t>,                a</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ax</m:t>
                      </m:r>
                    </m:sub>
                  </m:sSub>
                </m:e>
              </m:eqArr>
            </m:e>
          </m:d>
        </m:oMath>
      </m:oMathPara>
    </w:p>
    <w:p w14:paraId="201D8A1F" w14:textId="4417283A" w:rsidR="0075439C" w:rsidRDefault="00522E72" w:rsidP="00B93D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max</m:t>
            </m:r>
          </m:sub>
        </m:sSub>
      </m:oMath>
      <w:r>
        <w:rPr>
          <w:rFonts w:eastAsiaTheme="minorEastAsia"/>
        </w:rPr>
        <w:t xml:space="preserve"> can be less than the maximum age and assumes ages beyond </w:t>
      </w:r>
      <m:oMath>
        <m:sSub>
          <m:sSubPr>
            <m:ctrlPr>
              <w:rPr>
                <w:rFonts w:ascii="Cambria Math" w:hAnsi="Cambria Math"/>
                <w:i/>
              </w:rPr>
            </m:ctrlPr>
          </m:sSubPr>
          <m:e>
            <m:r>
              <w:rPr>
                <w:rFonts w:ascii="Cambria Math" w:hAnsi="Cambria Math"/>
              </w:rPr>
              <m:t>a</m:t>
            </m:r>
          </m:e>
          <m:sub>
            <m:r>
              <w:rPr>
                <w:rFonts w:ascii="Cambria Math" w:hAnsi="Cambria Math"/>
              </w:rPr>
              <m:t>max</m:t>
            </m:r>
          </m:sub>
        </m:sSub>
      </m:oMath>
      <w:r>
        <w:rPr>
          <w:rFonts w:eastAsiaTheme="minorEastAsia"/>
        </w:rPr>
        <w:t xml:space="preserve"> have the same age-deviation. </w:t>
      </w:r>
      <w:r w:rsidR="00D50464">
        <w:rPr>
          <w:rFonts w:eastAsiaTheme="minorEastAsia"/>
        </w:rPr>
        <w:t xml:space="preserve">This </w:t>
      </w:r>
      <w:r w:rsidR="00D24317">
        <w:rPr>
          <w:rFonts w:eastAsiaTheme="minorEastAsia"/>
        </w:rPr>
        <w:t>formulation extends EM2 by assuming a non-</w:t>
      </w:r>
      <w:r w:rsidR="001D116E">
        <w:rPr>
          <w:rFonts w:eastAsiaTheme="minorEastAsia"/>
        </w:rPr>
        <w:t>equilibrium</w:t>
      </w:r>
      <w:r w:rsidR="00D24317">
        <w:rPr>
          <w:rFonts w:eastAsiaTheme="minorEastAsia"/>
        </w:rPr>
        <w:t xml:space="preserve"> </w:t>
      </w:r>
      <w:r w:rsidR="00D50464">
        <w:rPr>
          <w:rFonts w:eastAsiaTheme="minorEastAsia"/>
        </w:rPr>
        <w:t>initial age</w:t>
      </w:r>
      <w:r w:rsidR="00D24317">
        <w:rPr>
          <w:rFonts w:eastAsiaTheme="minorEastAsia"/>
        </w:rPr>
        <w:t xml:space="preserve">-structure through the estimable age deviation parameters denoted by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sidR="00D24317">
        <w:rPr>
          <w:rFonts w:eastAsiaTheme="minorEastAsia"/>
        </w:rPr>
        <w:t xml:space="preserve">. We assumed the initial age-deviations </w:t>
      </w:r>
      <w:r w:rsidR="00D50464">
        <w:rPr>
          <w:rFonts w:eastAsiaTheme="minorEastAsia"/>
        </w:rPr>
        <w:t xml:space="preserve">are from the same distribution as the recruitment deviations. </w:t>
      </w:r>
      <w:r w:rsidR="00C16B4F">
        <w:rPr>
          <w:rFonts w:eastAsiaTheme="minorEastAsia"/>
        </w:rPr>
        <w:t>This assumption could be loosened so</w:t>
      </w:r>
      <w:r w:rsidR="00D50464">
        <w:rPr>
          <w:rFonts w:eastAsiaTheme="minorEastAsia"/>
        </w:rPr>
        <w:t xml:space="preserve"> that the initial age-deviations have their own estimable variance but for simplicity we assumed a pooled distribution with recruitment deviations.</w:t>
      </w:r>
    </w:p>
    <w:p w14:paraId="1AF374C9" w14:textId="77777777" w:rsidR="00911088" w:rsidRPr="00D50464" w:rsidRDefault="00911088" w:rsidP="00B93D7E">
      <w:pPr>
        <w:rPr>
          <w:rFonts w:eastAsiaTheme="minorEastAsia"/>
        </w:rPr>
      </w:pPr>
    </w:p>
    <w:p w14:paraId="588CA0D5" w14:textId="5539E51E" w:rsidR="00D274C9" w:rsidRPr="00D274C9" w:rsidRDefault="00D274C9" w:rsidP="00D274C9">
      <w:pPr>
        <w:pStyle w:val="Heading3"/>
      </w:pPr>
      <w:r>
        <w:t>Performance metrics</w:t>
      </w:r>
    </w:p>
    <w:p w14:paraId="3B48ECCF" w14:textId="26545BE9" w:rsidR="00145557" w:rsidRDefault="006334F3" w:rsidP="00D274C9">
      <w:r>
        <w:t xml:space="preserve">The </w:t>
      </w:r>
      <w:r w:rsidR="009953AC">
        <w:t xml:space="preserve">Relative error (RE) and </w:t>
      </w:r>
      <w:r>
        <w:t>m</w:t>
      </w:r>
      <w:r w:rsidR="00D274C9">
        <w:t>edian absolute relative error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sidR="009953AC">
        <w:rPr>
          <w:rFonts w:eastAsiaTheme="minorEastAsia"/>
        </w:rPr>
        <w:t>)</w:t>
      </w:r>
      <w:r w:rsidR="00D274C9">
        <w:t xml:space="preserve"> </w:t>
      </w:r>
      <w:r w:rsidR="009953AC">
        <w:t>were used</w:t>
      </w:r>
      <w:r w:rsidR="00D274C9">
        <w:t xml:space="preserve"> to characterize both bias and precision simultaneously</w:t>
      </w:r>
      <w:r w:rsidR="009953AC">
        <w:t xml:space="preserve"> in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B92746">
        <w:rPr>
          <w:rFonts w:eastAsiaTheme="minorEastAsia"/>
        </w:rPr>
        <w:t xml:space="preserve"> </w:t>
      </w:r>
      <w:r w:rsidR="009953AC">
        <w:t>and depletion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9953AC">
        <w:rPr>
          <w:rFonts w:eastAsiaTheme="minorEastAsia"/>
        </w:rPr>
        <w:t>)</w:t>
      </w:r>
      <w:r w:rsidR="00D274C9">
        <w:t>.</w:t>
      </w:r>
      <w:r>
        <w:t xml:space="preserve"> </w:t>
      </w:r>
      <w:r w:rsidR="00A64FBF">
        <w:t>For depletion performance metrics we displayed t</w:t>
      </w:r>
      <w:r w:rsidR="00D449E8">
        <w:t>he</w:t>
      </w:r>
      <w:r w:rsidR="00D274C9">
        <w:t xml:space="preserve"> maximum and minimum of these median relative errors across </w:t>
      </w:r>
      <w:r w:rsidR="00A64FBF">
        <w:t xml:space="preserve">all </w:t>
      </w:r>
      <w:r w:rsidR="00D274C9">
        <w:t>years to characterize the range of bias in each scenario.</w:t>
      </w:r>
      <w:r w:rsidR="009953AC">
        <w:t xml:space="preserve"> The relative error </w:t>
      </w:r>
      <w:r w:rsidR="000D76D2">
        <w:t xml:space="preserve">for parameter model quantity </w:t>
      </w:r>
      <m:oMath>
        <m:r>
          <w:rPr>
            <w:rFonts w:ascii="Cambria Math" w:hAnsi="Cambria Math"/>
          </w:rPr>
          <m:t>θ</m:t>
        </m:r>
      </m:oMath>
      <w:r w:rsidR="000D76D2">
        <w:rPr>
          <w:rFonts w:eastAsiaTheme="minorEastAsia"/>
        </w:rPr>
        <w:t xml:space="preserve"> is calculated </w:t>
      </w:r>
    </w:p>
    <w:p w14:paraId="147327E7" w14:textId="1FA84A1B" w:rsidR="00193E6D" w:rsidRDefault="00000000" w:rsidP="00193E6D">
      <m:oMathPara>
        <m:oMath>
          <m:sSub>
            <m:sSubPr>
              <m:ctrlPr>
                <w:rPr>
                  <w:rFonts w:ascii="Cambria Math" w:hAnsi="Cambria Math"/>
                  <w:i/>
                </w:rPr>
              </m:ctrlPr>
            </m:sSubPr>
            <m:e>
              <m:r>
                <w:rPr>
                  <w:rFonts w:ascii="Cambria Math" w:hAnsi="Cambria Math"/>
                </w:rPr>
                <m:t>RE</m:t>
              </m:r>
            </m:e>
            <m:sub>
              <m:r>
                <w:rPr>
                  <w:rFonts w:ascii="Cambria Math" w:hAnsi="Cambria Math"/>
                </w:rPr>
                <m:t>θ</m:t>
              </m:r>
            </m:sub>
          </m:sSub>
          <m:r>
            <w:rPr>
              <w:rFonts w:ascii="Cambria Math" w:hAnsi="Cambria Math"/>
            </w:rPr>
            <m:t>=</m:t>
          </m:r>
          <m:f>
            <m:fPr>
              <m:ctrlPr>
                <w:rPr>
                  <w:rFonts w:ascii="Cambria Math" w:hAnsi="Cambria Math"/>
                  <w:i/>
                </w:rPr>
              </m:ctrlPr>
            </m:fPr>
            <m:num>
              <m:acc>
                <m:accPr>
                  <m:ctrlPr>
                    <w:rPr>
                      <w:rFonts w:ascii="Cambria Math" w:hAnsi="Cambria Math"/>
                      <w:i/>
                    </w:rPr>
                  </m:ctrlPr>
                </m:accPr>
                <m:e>
                  <m:r>
                    <w:rPr>
                      <w:rFonts w:ascii="Cambria Math" w:hAnsi="Cambria Math"/>
                    </w:rPr>
                    <m:t>θ</m:t>
                  </m:r>
                </m:e>
              </m:acc>
              <m:r>
                <w:rPr>
                  <w:rFonts w:ascii="Cambria Math" w:hAnsi="Cambria Math"/>
                </w:rPr>
                <m:t>- θ</m:t>
              </m:r>
            </m:num>
            <m:den>
              <m:acc>
                <m:accPr>
                  <m:ctrlPr>
                    <w:rPr>
                      <w:rFonts w:ascii="Cambria Math" w:hAnsi="Cambria Math"/>
                      <w:i/>
                    </w:rPr>
                  </m:ctrlPr>
                </m:accPr>
                <m:e>
                  <m:r>
                    <w:rPr>
                      <w:rFonts w:ascii="Cambria Math" w:hAnsi="Cambria Math"/>
                    </w:rPr>
                    <m:t>θ</m:t>
                  </m:r>
                </m:e>
              </m:acc>
            </m:den>
          </m:f>
          <m:r>
            <w:rPr>
              <w:rFonts w:ascii="Cambria Math" w:hAnsi="Cambria Math"/>
            </w:rPr>
            <m:t xml:space="preserve"> ×100</m:t>
          </m:r>
        </m:oMath>
      </m:oMathPara>
    </w:p>
    <w:p w14:paraId="31D29CBA" w14:textId="7E434032" w:rsidR="00852BE9" w:rsidRDefault="00000000" w:rsidP="00D274C9">
      <m:oMathPara>
        <m:oMath>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y,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y,i</m:t>
                  </m:r>
                </m:sub>
              </m:sSub>
            </m:num>
            <m:den>
              <m:sSub>
                <m:sSubPr>
                  <m:ctrlPr>
                    <w:rPr>
                      <w:rFonts w:ascii="Cambria Math" w:hAnsi="Cambria Math"/>
                      <w:i/>
                    </w:rPr>
                  </m:ctrlPr>
                </m:sSubPr>
                <m:e>
                  <m:r>
                    <w:rPr>
                      <w:rFonts w:ascii="Cambria Math" w:hAnsi="Cambria Math"/>
                    </w:rPr>
                    <m:t>θ</m:t>
                  </m:r>
                </m:e>
                <m:sub>
                  <m:r>
                    <w:rPr>
                      <w:rFonts w:ascii="Cambria Math" w:hAnsi="Cambria Math"/>
                    </w:rPr>
                    <m:t>y,i</m:t>
                  </m:r>
                </m:sub>
              </m:sSub>
            </m:den>
          </m:f>
          <m:r>
            <w:rPr>
              <w:rFonts w:ascii="Cambria Math" w:hAnsi="Cambria Math"/>
            </w:rPr>
            <m:t xml:space="preserve"> ×100</m:t>
          </m:r>
        </m:oMath>
      </m:oMathPara>
    </w:p>
    <w:p w14:paraId="7D0EEA18" w14:textId="7502B06D" w:rsidR="009953AC" w:rsidRPr="00B92746" w:rsidRDefault="00000000" w:rsidP="00D274C9">
      <w:pPr>
        <w:rPr>
          <w:rFonts w:eastAsiaTheme="minorEastAsia"/>
        </w:rPr>
      </w:pPr>
      <m:oMathPara>
        <m:oMath>
          <m:sSub>
            <m:sSubPr>
              <m:ctrlPr>
                <w:rPr>
                  <w:rFonts w:ascii="Cambria Math" w:hAnsi="Cambria Math"/>
                  <w:i/>
                </w:rPr>
              </m:ctrlPr>
            </m:sSubPr>
            <m:e>
              <m:r>
                <w:rPr>
                  <w:rFonts w:ascii="Cambria Math" w:hAnsi="Cambria Math"/>
                </w:rPr>
                <m:t>MARE</m:t>
              </m:r>
            </m:e>
            <m:sub>
              <m:r>
                <w:rPr>
                  <w:rFonts w:ascii="Cambria Math" w:hAnsi="Cambria Math"/>
                </w:rPr>
                <m:t>y</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edian</m:t>
                  </m:r>
                </m:e>
                <m:lim>
                  <m:r>
                    <w:rPr>
                      <w:rFonts w:ascii="Cambria Math" w:hAnsi="Cambria Math"/>
                    </w:rPr>
                    <m:t>i</m:t>
                  </m:r>
                </m:lim>
              </m:limLow>
            </m:fName>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 xml:space="preserve"> </m:t>
                      </m:r>
                    </m:e>
                  </m:d>
                  <m:r>
                    <w:rPr>
                      <w:rFonts w:ascii="Cambria Math" w:hAnsi="Cambria Math"/>
                    </w:rPr>
                    <m:t xml:space="preserve"> </m:t>
                  </m:r>
                </m:e>
              </m:d>
            </m:e>
          </m:func>
        </m:oMath>
      </m:oMathPara>
    </w:p>
    <w:p w14:paraId="4CC000D6" w14:textId="41096784" w:rsidR="00B92746" w:rsidRPr="001848B3" w:rsidRDefault="00B92746" w:rsidP="00D274C9">
      <w:pPr>
        <w:rPr>
          <w:rFonts w:eastAsiaTheme="minorEastAsia"/>
        </w:rPr>
      </w:pPr>
      <w:r>
        <w:rPr>
          <w:rFonts w:eastAsiaTheme="minorEastAsia"/>
        </w:rPr>
        <w:t xml:space="preserve">Nominal confidence interval coverage was also summarized to see how many of the simulations provided confidence interval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w:t>
      </w:r>
      <w:r>
        <w:t>and depletion</w:t>
      </w:r>
      <w:r>
        <w:t xml:space="preserve"> that contained the value from the OM. Confidence intervals were calculated based on plus and minus two standard errors.</w:t>
      </w:r>
    </w:p>
    <w:p w14:paraId="34110A5C" w14:textId="4296C18C" w:rsidR="005F54D2" w:rsidRPr="00733F4B" w:rsidRDefault="005F54D2" w:rsidP="005F54D2">
      <w:pPr>
        <w:pStyle w:val="Caption"/>
        <w:keepNext/>
        <w:rPr>
          <w:b/>
          <w:bCs/>
          <w:i w:val="0"/>
          <w:iCs w:val="0"/>
          <w:color w:val="auto"/>
          <w:sz w:val="24"/>
          <w:szCs w:val="24"/>
        </w:rPr>
      </w:pPr>
      <w:bookmarkStart w:id="2" w:name="_Ref136528330"/>
      <w:r w:rsidRPr="00733F4B">
        <w:rPr>
          <w:b/>
          <w:bCs/>
          <w:i w:val="0"/>
          <w:iCs w:val="0"/>
          <w:color w:val="auto"/>
          <w:sz w:val="24"/>
          <w:szCs w:val="24"/>
        </w:rPr>
        <w:t xml:space="preserve">Table </w:t>
      </w:r>
      <w:r w:rsidRPr="00733F4B">
        <w:rPr>
          <w:b/>
          <w:bCs/>
          <w:i w:val="0"/>
          <w:iCs w:val="0"/>
          <w:color w:val="auto"/>
          <w:sz w:val="24"/>
          <w:szCs w:val="24"/>
        </w:rPr>
        <w:fldChar w:fldCharType="begin"/>
      </w:r>
      <w:r w:rsidRPr="00733F4B">
        <w:rPr>
          <w:b/>
          <w:bCs/>
          <w:i w:val="0"/>
          <w:iCs w:val="0"/>
          <w:color w:val="auto"/>
          <w:sz w:val="24"/>
          <w:szCs w:val="24"/>
        </w:rPr>
        <w:instrText xml:space="preserve"> SEQ Table \* ARABIC </w:instrText>
      </w:r>
      <w:r w:rsidRPr="00733F4B">
        <w:rPr>
          <w:b/>
          <w:bCs/>
          <w:i w:val="0"/>
          <w:iCs w:val="0"/>
          <w:color w:val="auto"/>
          <w:sz w:val="24"/>
          <w:szCs w:val="24"/>
        </w:rPr>
        <w:fldChar w:fldCharType="separate"/>
      </w:r>
      <w:r w:rsidR="002510A1" w:rsidRPr="00733F4B">
        <w:rPr>
          <w:b/>
          <w:bCs/>
          <w:i w:val="0"/>
          <w:iCs w:val="0"/>
          <w:noProof/>
          <w:color w:val="auto"/>
          <w:sz w:val="24"/>
          <w:szCs w:val="24"/>
        </w:rPr>
        <w:t>2</w:t>
      </w:r>
      <w:r w:rsidRPr="00733F4B">
        <w:rPr>
          <w:b/>
          <w:bCs/>
          <w:i w:val="0"/>
          <w:iCs w:val="0"/>
          <w:noProof/>
          <w:color w:val="auto"/>
          <w:sz w:val="24"/>
          <w:szCs w:val="24"/>
        </w:rPr>
        <w:fldChar w:fldCharType="end"/>
      </w:r>
      <w:bookmarkEnd w:id="2"/>
      <w:r w:rsidRPr="00733F4B">
        <w:rPr>
          <w:b/>
          <w:bCs/>
          <w:i w:val="0"/>
          <w:iCs w:val="0"/>
          <w:color w:val="auto"/>
          <w:sz w:val="24"/>
          <w:szCs w:val="24"/>
        </w:rPr>
        <w:t xml:space="preserve">: Life history </w:t>
      </w:r>
      <w:r w:rsidR="009F1B5C" w:rsidRPr="00733F4B">
        <w:rPr>
          <w:b/>
          <w:bCs/>
          <w:i w:val="0"/>
          <w:iCs w:val="0"/>
          <w:color w:val="auto"/>
          <w:sz w:val="24"/>
          <w:szCs w:val="24"/>
        </w:rPr>
        <w:t>parameters</w:t>
      </w:r>
      <w:r w:rsidRPr="00733F4B">
        <w:rPr>
          <w:b/>
          <w:bCs/>
          <w:i w:val="0"/>
          <w:iCs w:val="0"/>
          <w:color w:val="auto"/>
          <w:sz w:val="24"/>
          <w:szCs w:val="24"/>
        </w:rPr>
        <w:t xml:space="preserve"> used in the simulation</w:t>
      </w:r>
      <w:r w:rsidR="00733F4B" w:rsidRPr="00733F4B">
        <w:rPr>
          <w:b/>
          <w:bCs/>
          <w:i w:val="0"/>
          <w:iCs w:val="0"/>
          <w:color w:val="auto"/>
          <w:sz w:val="24"/>
          <w:szCs w:val="24"/>
        </w:rPr>
        <w:t xml:space="preserve"> which are averaged values of male and female parameters from </w:t>
      </w:r>
      <w:r w:rsidR="00733F4B" w:rsidRPr="00733F4B">
        <w:rPr>
          <w:rFonts w:ascii="Calibri" w:hAnsi="Calibri" w:cs="Calibri"/>
          <w:b/>
          <w:bCs/>
          <w:i w:val="0"/>
          <w:iCs w:val="0"/>
          <w:color w:val="auto"/>
          <w:sz w:val="24"/>
          <w:szCs w:val="24"/>
        </w:rPr>
        <w:t>Wetzel &amp; Punt (2016).</w:t>
      </w:r>
    </w:p>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69F34E6E" w:rsidR="007A1111" w:rsidRPr="00D503F1" w:rsidRDefault="00CA179D" w:rsidP="007A1111">
            <w:pPr>
              <w:jc w:val="center"/>
              <w:rPr>
                <w:rFonts w:cstheme="minorHAnsi"/>
              </w:rPr>
            </w:pPr>
            <w:r>
              <w:rPr>
                <w:rFonts w:cstheme="minorHAnsi"/>
              </w:rPr>
              <w:t>2</w:t>
            </w:r>
            <w:r w:rsidR="00292600" w:rsidRPr="00D503F1">
              <w:rPr>
                <w:rFonts w:cstheme="minorHAnsi"/>
              </w:rPr>
              <w:t>0</w:t>
            </w:r>
          </w:p>
        </w:tc>
        <w:tc>
          <w:tcPr>
            <w:tcW w:w="2338" w:type="dxa"/>
          </w:tcPr>
          <w:p w14:paraId="42D98181" w14:textId="5531A510" w:rsidR="007A1111" w:rsidRPr="00D503F1" w:rsidRDefault="00CA179D" w:rsidP="007A1111">
            <w:pPr>
              <w:jc w:val="center"/>
              <w:rPr>
                <w:rFonts w:cstheme="minorHAnsi"/>
              </w:rPr>
            </w:pPr>
            <w:r>
              <w:rPr>
                <w:rFonts w:cstheme="minorHAnsi"/>
              </w:rPr>
              <w:t>3</w:t>
            </w:r>
            <w:r w:rsidR="007A1111" w:rsidRPr="00D503F1">
              <w:rPr>
                <w:rFonts w:cstheme="minorHAnsi"/>
              </w:rPr>
              <w:t>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 xml:space="preserve">Age at 50% selective </w:t>
            </w:r>
            <w:r w:rsidRPr="00D503F1">
              <w:rPr>
                <w:rFonts w:cstheme="minorHAnsi"/>
              </w:rPr>
              <w:lastRenderedPageBreak/>
              <w:t>(</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lastRenderedPageBreak/>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95</w:t>
            </w:r>
            <w:proofErr w:type="gramStart"/>
            <w:r w:rsidR="00FA2514">
              <w:rPr>
                <w:rFonts w:cstheme="minorHAnsi"/>
              </w:rPr>
              <w:t>%  selective</w:t>
            </w:r>
            <w:proofErr w:type="gramEnd"/>
            <w:r w:rsidR="00FA251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403F2257" w:rsidR="008479F6" w:rsidRDefault="007D4D92" w:rsidP="00117C28">
            <w:pPr>
              <w:jc w:val="center"/>
              <w:rPr>
                <w:rFonts w:cstheme="minorHAnsi"/>
              </w:rPr>
            </w:pPr>
            <w:r>
              <w:rPr>
                <w:rFonts w:cstheme="minorHAnsi"/>
              </w:rPr>
              <w:t>250</w:t>
            </w:r>
          </w:p>
        </w:tc>
        <w:tc>
          <w:tcPr>
            <w:tcW w:w="2338" w:type="dxa"/>
          </w:tcPr>
          <w:p w14:paraId="0279F011" w14:textId="289DD030" w:rsidR="008479F6" w:rsidRDefault="007D4D92" w:rsidP="00117C28">
            <w:pPr>
              <w:jc w:val="center"/>
              <w:rPr>
                <w:rFonts w:cstheme="minorHAnsi"/>
              </w:rPr>
            </w:pPr>
            <w:r>
              <w:rPr>
                <w:rFonts w:cstheme="minorHAnsi"/>
              </w:rPr>
              <w:t>250</w:t>
            </w:r>
          </w:p>
        </w:tc>
        <w:tc>
          <w:tcPr>
            <w:tcW w:w="2338" w:type="dxa"/>
          </w:tcPr>
          <w:p w14:paraId="1AFB8023" w14:textId="0193A34E" w:rsidR="008479F6" w:rsidRDefault="007D4D92" w:rsidP="00117C28">
            <w:pPr>
              <w:jc w:val="center"/>
              <w:rPr>
                <w:rFonts w:cstheme="minorHAnsi"/>
              </w:rPr>
            </w:pPr>
            <w:r>
              <w:rPr>
                <w:rFonts w:cstheme="minorHAnsi"/>
              </w:rPr>
              <w:t>25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763DA151" w:rsidR="008479F6" w:rsidRDefault="00EF419D" w:rsidP="00117C28">
            <w:pPr>
              <w:jc w:val="center"/>
              <w:rPr>
                <w:rFonts w:cstheme="minorHAnsi"/>
              </w:rPr>
            </w:pPr>
            <w:r>
              <w:rPr>
                <w:rFonts w:cstheme="minorHAnsi"/>
              </w:rPr>
              <w:t>250</w:t>
            </w:r>
          </w:p>
        </w:tc>
        <w:tc>
          <w:tcPr>
            <w:tcW w:w="2338" w:type="dxa"/>
          </w:tcPr>
          <w:p w14:paraId="6FB59A24" w14:textId="280A5D4B" w:rsidR="008479F6" w:rsidRDefault="00EF419D" w:rsidP="00117C28">
            <w:pPr>
              <w:jc w:val="center"/>
              <w:rPr>
                <w:rFonts w:cstheme="minorHAnsi"/>
              </w:rPr>
            </w:pPr>
            <w:r>
              <w:rPr>
                <w:rFonts w:cstheme="minorHAnsi"/>
              </w:rPr>
              <w:t>250</w:t>
            </w:r>
          </w:p>
        </w:tc>
        <w:tc>
          <w:tcPr>
            <w:tcW w:w="2338" w:type="dxa"/>
          </w:tcPr>
          <w:p w14:paraId="24E7417B" w14:textId="7BEA6CFE" w:rsidR="008479F6" w:rsidRDefault="00EF419D" w:rsidP="00117C28">
            <w:pPr>
              <w:jc w:val="center"/>
              <w:rPr>
                <w:rFonts w:cstheme="minorHAnsi"/>
              </w:rPr>
            </w:pPr>
            <w:r>
              <w:rPr>
                <w:rFonts w:cstheme="minorHAnsi"/>
              </w:rPr>
              <w:t>25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010176C6" w14:textId="77777777" w:rsidR="00C35030" w:rsidRDefault="00C35030" w:rsidP="00B93D7E"/>
    <w:p w14:paraId="30364892" w14:textId="77777777" w:rsidR="00C35030" w:rsidRDefault="00C35030" w:rsidP="00B93D7E"/>
    <w:p w14:paraId="618E9856" w14:textId="77777777" w:rsidR="003D4EA0" w:rsidRDefault="003D4EA0" w:rsidP="00B93D7E"/>
    <w:p w14:paraId="6B8143CE" w14:textId="77777777" w:rsidR="00B92746" w:rsidRDefault="00B92746">
      <w:pPr>
        <w:rPr>
          <w:rFonts w:asciiTheme="majorHAnsi" w:eastAsiaTheme="majorEastAsia" w:hAnsiTheme="majorHAnsi" w:cstheme="majorBidi"/>
          <w:color w:val="2E74B5" w:themeColor="accent1" w:themeShade="BF"/>
          <w:sz w:val="32"/>
          <w:szCs w:val="32"/>
        </w:rPr>
      </w:pPr>
      <w:r>
        <w:br w:type="page"/>
      </w:r>
    </w:p>
    <w:p w14:paraId="063B6A75" w14:textId="66F8A28F" w:rsidR="007C6CA8" w:rsidRDefault="007C6CA8" w:rsidP="004656F5">
      <w:pPr>
        <w:pStyle w:val="Heading1"/>
      </w:pPr>
      <w:r>
        <w:lastRenderedPageBreak/>
        <w:t>Results</w:t>
      </w:r>
    </w:p>
    <w:p w14:paraId="0FEF3269" w14:textId="77777777" w:rsidR="003D4EA0" w:rsidRDefault="003D4EA0" w:rsidP="00B93D7E"/>
    <w:p w14:paraId="1E6A601D" w14:textId="018B38CC" w:rsidR="00137EE8" w:rsidRDefault="000D3488" w:rsidP="00137EE8">
      <w:pPr>
        <w:keepNext/>
      </w:pPr>
      <w:r>
        <w:rPr>
          <w:noProof/>
        </w:rPr>
        <w:drawing>
          <wp:inline distT="0" distB="0" distL="0" distR="0" wp14:anchorId="450FA534" wp14:editId="5FCF6294">
            <wp:extent cx="5943600" cy="4754880"/>
            <wp:effectExtent l="0" t="0" r="0" b="0"/>
            <wp:docPr id="8901020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8F0CDE0" w14:textId="5EA3C186" w:rsidR="007C6CA8" w:rsidRDefault="00137EE8" w:rsidP="00137EE8">
      <w:pPr>
        <w:pStyle w:val="Caption"/>
      </w:pPr>
      <w:r>
        <w:t xml:space="preserve">Figure </w:t>
      </w:r>
      <w:fldSimple w:instr=" SEQ Figure \* ARABIC ">
        <w:r w:rsidR="00153999">
          <w:rPr>
            <w:noProof/>
          </w:rPr>
          <w:t>3</w:t>
        </w:r>
      </w:fldSimple>
      <w:r>
        <w:t>: Relative error B0</w:t>
      </w:r>
      <w:r w:rsidR="000D3488">
        <w:t xml:space="preserve"> for </w:t>
      </w:r>
      <w:r w:rsidR="00FD237E">
        <w:t>flat</w:t>
      </w:r>
      <w:r w:rsidR="000D3488">
        <w:t xml:space="preserve"> biology</w:t>
      </w:r>
      <w:r>
        <w:t>.</w:t>
      </w:r>
    </w:p>
    <w:p w14:paraId="0B43E7D7" w14:textId="77777777" w:rsidR="00153999" w:rsidRDefault="008F0B74" w:rsidP="00153999">
      <w:pPr>
        <w:keepNext/>
      </w:pPr>
      <w:r>
        <w:rPr>
          <w:noProof/>
        </w:rPr>
        <w:lastRenderedPageBreak/>
        <w:drawing>
          <wp:inline distT="0" distB="0" distL="0" distR="0" wp14:anchorId="3E0EF415" wp14:editId="1FCA6185">
            <wp:extent cx="4800600" cy="3840480"/>
            <wp:effectExtent l="0" t="0" r="0" b="0"/>
            <wp:docPr id="2147261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4032" cy="3843226"/>
                    </a:xfrm>
                    <a:prstGeom prst="rect">
                      <a:avLst/>
                    </a:prstGeom>
                    <a:noFill/>
                    <a:ln>
                      <a:noFill/>
                    </a:ln>
                  </pic:spPr>
                </pic:pic>
              </a:graphicData>
            </a:graphic>
          </wp:inline>
        </w:drawing>
      </w:r>
    </w:p>
    <w:p w14:paraId="4B58E4A6" w14:textId="6A7B7739" w:rsidR="004656F5" w:rsidRDefault="00153999" w:rsidP="00153999">
      <w:pPr>
        <w:pStyle w:val="Caption"/>
      </w:pPr>
      <w:r>
        <w:t xml:space="preserve">Figure </w:t>
      </w:r>
      <w:fldSimple w:instr=" SEQ Figure \* ARABIC ">
        <w:r>
          <w:rPr>
            <w:noProof/>
          </w:rPr>
          <w:t>4</w:t>
        </w:r>
      </w:fldSimple>
      <w:r>
        <w:t xml:space="preserve">: </w:t>
      </w:r>
      <w:r w:rsidRPr="00CC003E">
        <w:t xml:space="preserve">Relative error B0 for </w:t>
      </w:r>
      <w:r>
        <w:t>Slow</w:t>
      </w:r>
      <w:r w:rsidRPr="00CC003E">
        <w:t xml:space="preserve"> biology.</w:t>
      </w:r>
    </w:p>
    <w:p w14:paraId="31D5F074" w14:textId="77777777" w:rsidR="00CA179D" w:rsidRDefault="00CA179D" w:rsidP="00CA179D">
      <w:pPr>
        <w:keepNext/>
      </w:pPr>
      <w:r>
        <w:rPr>
          <w:noProof/>
        </w:rPr>
        <w:lastRenderedPageBreak/>
        <w:drawing>
          <wp:inline distT="0" distB="0" distL="0" distR="0" wp14:anchorId="519F7303" wp14:editId="2E2DE4DF">
            <wp:extent cx="4804834" cy="3843867"/>
            <wp:effectExtent l="0" t="0" r="0" b="0"/>
            <wp:docPr id="130066266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08771" cy="3847017"/>
                    </a:xfrm>
                    <a:prstGeom prst="rect">
                      <a:avLst/>
                    </a:prstGeom>
                    <a:noFill/>
                    <a:ln>
                      <a:noFill/>
                    </a:ln>
                  </pic:spPr>
                </pic:pic>
              </a:graphicData>
            </a:graphic>
          </wp:inline>
        </w:drawing>
      </w:r>
    </w:p>
    <w:p w14:paraId="786A9D20" w14:textId="44C3142D" w:rsidR="004656F5" w:rsidRPr="004656F5" w:rsidRDefault="00CA179D" w:rsidP="00CA179D">
      <w:pPr>
        <w:pStyle w:val="Caption"/>
      </w:pPr>
      <w:r>
        <w:t xml:space="preserve">Figure </w:t>
      </w:r>
      <w:fldSimple w:instr=" SEQ Figure \* ARABIC ">
        <w:r w:rsidR="00153999">
          <w:rPr>
            <w:noProof/>
          </w:rPr>
          <w:t>5</w:t>
        </w:r>
      </w:fldSimple>
      <w:r>
        <w:t xml:space="preserve">: </w:t>
      </w:r>
      <w:r w:rsidRPr="007E1824">
        <w:t xml:space="preserve">Relative error </w:t>
      </w:r>
      <w:r>
        <w:t>for terminal SSB</w:t>
      </w:r>
      <w:r w:rsidRPr="007E1824">
        <w:t xml:space="preserve"> for flat biology.</w:t>
      </w:r>
    </w:p>
    <w:p w14:paraId="3C77B816" w14:textId="402A3690" w:rsidR="007C6CA8" w:rsidRDefault="007C6CA8" w:rsidP="00B93D7E"/>
    <w:p w14:paraId="189F386C" w14:textId="77777777" w:rsidR="003D4EA0" w:rsidRDefault="003D4EA0" w:rsidP="00B93D7E"/>
    <w:p w14:paraId="7236388C" w14:textId="5B4345F3" w:rsidR="004656F5" w:rsidRDefault="007130CB" w:rsidP="004656F5">
      <w:pPr>
        <w:keepNext/>
        <w:jc w:val="center"/>
      </w:pPr>
      <w:r>
        <w:br w:type="page"/>
      </w:r>
      <w:r w:rsidR="00EB2B7F">
        <w:rPr>
          <w:noProof/>
        </w:rPr>
        <w:lastRenderedPageBreak/>
        <w:drawing>
          <wp:inline distT="0" distB="0" distL="0" distR="0" wp14:anchorId="1D1C62A4" wp14:editId="7535E3D7">
            <wp:extent cx="4690533" cy="3752426"/>
            <wp:effectExtent l="0" t="0" r="0" b="0"/>
            <wp:docPr id="14088104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92662" cy="3754129"/>
                    </a:xfrm>
                    <a:prstGeom prst="rect">
                      <a:avLst/>
                    </a:prstGeom>
                    <a:noFill/>
                    <a:ln>
                      <a:noFill/>
                    </a:ln>
                  </pic:spPr>
                </pic:pic>
              </a:graphicData>
            </a:graphic>
          </wp:inline>
        </w:drawing>
      </w:r>
    </w:p>
    <w:p w14:paraId="43208509" w14:textId="3D351571" w:rsidR="007130CB" w:rsidRDefault="004656F5" w:rsidP="004656F5">
      <w:pPr>
        <w:pStyle w:val="Caption"/>
      </w:pPr>
      <w:r>
        <w:t xml:space="preserve">Figure </w:t>
      </w:r>
      <w:fldSimple w:instr=" SEQ Figure \* ARABIC ">
        <w:r w:rsidR="00153999">
          <w:rPr>
            <w:noProof/>
          </w:rPr>
          <w:t>6</w:t>
        </w:r>
      </w:fldSimple>
      <w:r>
        <w:t xml:space="preserve">: negative log-likelihood the </w:t>
      </w:r>
      <w:proofErr w:type="spellStart"/>
      <w:r>
        <w:t>F_init</w:t>
      </w:r>
      <w:proofErr w:type="spellEnd"/>
      <w:r>
        <w:t xml:space="preserve"> parameter if EM</w:t>
      </w:r>
      <w:r w:rsidR="00EB2B7F">
        <w:t>3</w:t>
      </w:r>
      <w:r>
        <w:t xml:space="preserve"> medium biology for one simulation realization.</w:t>
      </w:r>
    </w:p>
    <w:p w14:paraId="10B26452" w14:textId="48591D03" w:rsidR="004656F5" w:rsidRDefault="00787CA7" w:rsidP="004656F5">
      <w:pPr>
        <w:keepNext/>
        <w:jc w:val="center"/>
      </w:pPr>
      <w:r>
        <w:rPr>
          <w:noProof/>
        </w:rPr>
        <w:drawing>
          <wp:inline distT="0" distB="0" distL="0" distR="0" wp14:anchorId="4897A4EB" wp14:editId="62727A56">
            <wp:extent cx="4451350" cy="3561080"/>
            <wp:effectExtent l="0" t="0" r="0" b="0"/>
            <wp:docPr id="5203599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1773" cy="3561418"/>
                    </a:xfrm>
                    <a:prstGeom prst="rect">
                      <a:avLst/>
                    </a:prstGeom>
                    <a:noFill/>
                    <a:ln>
                      <a:noFill/>
                    </a:ln>
                  </pic:spPr>
                </pic:pic>
              </a:graphicData>
            </a:graphic>
          </wp:inline>
        </w:drawing>
      </w:r>
    </w:p>
    <w:p w14:paraId="708C4F09" w14:textId="4EA3D4B9" w:rsidR="004656F5" w:rsidRDefault="004656F5" w:rsidP="004656F5">
      <w:pPr>
        <w:pStyle w:val="Caption"/>
        <w:rPr>
          <w:rFonts w:asciiTheme="majorHAnsi" w:eastAsiaTheme="majorEastAsia" w:hAnsiTheme="majorHAnsi" w:cstheme="majorBidi"/>
          <w:color w:val="2E74B5" w:themeColor="accent1" w:themeShade="BF"/>
          <w:sz w:val="32"/>
          <w:szCs w:val="32"/>
        </w:rPr>
      </w:pPr>
      <w:r>
        <w:t xml:space="preserve">Figure </w:t>
      </w:r>
      <w:fldSimple w:instr=" SEQ Figure \* ARABIC ">
        <w:r w:rsidR="00153999">
          <w:rPr>
            <w:noProof/>
          </w:rPr>
          <w:t>7</w:t>
        </w:r>
      </w:fldSimple>
      <w:r>
        <w:t>:</w:t>
      </w:r>
      <w:r w:rsidR="00787CA7">
        <w:t xml:space="preserve"> N</w:t>
      </w:r>
      <w:r w:rsidRPr="00322CA1">
        <w:t xml:space="preserve">egative log-likelihood the </w:t>
      </w:r>
      <w:r>
        <w:t>R0</w:t>
      </w:r>
      <w:r w:rsidRPr="00322CA1">
        <w:t xml:space="preserve"> parameter if EM</w:t>
      </w:r>
      <w:r w:rsidR="00787CA7">
        <w:t>3</w:t>
      </w:r>
      <w:r w:rsidRPr="00322CA1">
        <w:t xml:space="preserve"> medium biology for one simulation realization.</w:t>
      </w:r>
      <w:r w:rsidR="00787CA7">
        <w:t xml:space="preserve"> The vertical broken line indicates the OM value.</w:t>
      </w:r>
    </w:p>
    <w:p w14:paraId="1BFD468C" w14:textId="17C2DDDA" w:rsidR="004656F5" w:rsidRDefault="00EF419D" w:rsidP="00EF419D">
      <w:pPr>
        <w:pStyle w:val="Heading1"/>
      </w:pPr>
      <w:r>
        <w:lastRenderedPageBreak/>
        <w:t>Conclusions</w:t>
      </w:r>
    </w:p>
    <w:p w14:paraId="7EF2AB65" w14:textId="46858967" w:rsidR="004656F5" w:rsidRDefault="004656F5"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B0 based reference points can be biased when catch history is uncertain.</w:t>
      </w:r>
    </w:p>
    <w:p w14:paraId="5347CA9D" w14:textId="649287A7" w:rsidR="004656F5" w:rsidRDefault="004656F5"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Models that estimate initial conditions (EM2 &amp; EM3) have difficulty estimating B0, but do </w:t>
      </w:r>
      <w:r w:rsidR="00EF419D">
        <w:rPr>
          <w:rFonts w:asciiTheme="majorHAnsi" w:eastAsiaTheme="majorEastAsia" w:hAnsiTheme="majorHAnsi" w:cstheme="majorBidi"/>
          <w:color w:val="2E74B5" w:themeColor="accent1" w:themeShade="BF"/>
          <w:sz w:val="32"/>
          <w:szCs w:val="32"/>
        </w:rPr>
        <w:t>did estimate absolute</w:t>
      </w:r>
      <w:r>
        <w:rPr>
          <w:rFonts w:asciiTheme="majorHAnsi" w:eastAsiaTheme="majorEastAsia" w:hAnsiTheme="majorHAnsi" w:cstheme="majorBidi"/>
          <w:color w:val="2E74B5" w:themeColor="accent1" w:themeShade="BF"/>
          <w:sz w:val="32"/>
          <w:szCs w:val="32"/>
        </w:rPr>
        <w:t xml:space="preserve"> SSB’s fairly well</w:t>
      </w:r>
      <w:r w:rsidR="00197D80">
        <w:rPr>
          <w:rFonts w:asciiTheme="majorHAnsi" w:eastAsiaTheme="majorEastAsia" w:hAnsiTheme="majorHAnsi" w:cstheme="majorBidi"/>
          <w:color w:val="2E74B5" w:themeColor="accent1" w:themeShade="BF"/>
          <w:sz w:val="32"/>
          <w:szCs w:val="32"/>
        </w:rPr>
        <w:t>. This is likely to do with the initial F being applied as instantaneous rate when in fact there is trend in historical catch and so is approximating.</w:t>
      </w:r>
    </w:p>
    <w:p w14:paraId="21440FEB" w14:textId="6EE551D6" w:rsidR="00EF419D" w:rsidRDefault="00EF419D"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Initial level of depletion was the most significant factor</w:t>
      </w:r>
      <w:r w:rsidR="00867E1C">
        <w:rPr>
          <w:rFonts w:asciiTheme="majorHAnsi" w:eastAsiaTheme="majorEastAsia" w:hAnsiTheme="majorHAnsi" w:cstheme="majorBidi"/>
          <w:color w:val="2E74B5" w:themeColor="accent1" w:themeShade="BF"/>
          <w:sz w:val="32"/>
          <w:szCs w:val="32"/>
        </w:rPr>
        <w:t>, the more depleted the stock when data begins the more difficult it is to retrieve B0</w:t>
      </w:r>
    </w:p>
    <w:p w14:paraId="3C7FA1AE" w14:textId="35085EB8" w:rsidR="000A0C78" w:rsidRDefault="000A0C78"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More productive life-histories were </w:t>
      </w:r>
      <w:r w:rsidR="00867E1C">
        <w:rPr>
          <w:rFonts w:asciiTheme="majorHAnsi" w:eastAsiaTheme="majorEastAsia" w:hAnsiTheme="majorHAnsi" w:cstheme="majorBidi"/>
          <w:color w:val="2E74B5" w:themeColor="accent1" w:themeShade="BF"/>
          <w:sz w:val="32"/>
          <w:szCs w:val="32"/>
        </w:rPr>
        <w:t xml:space="preserve">slightly </w:t>
      </w:r>
      <w:r>
        <w:rPr>
          <w:rFonts w:asciiTheme="majorHAnsi" w:eastAsiaTheme="majorEastAsia" w:hAnsiTheme="majorHAnsi" w:cstheme="majorBidi"/>
          <w:color w:val="2E74B5" w:themeColor="accent1" w:themeShade="BF"/>
          <w:sz w:val="32"/>
          <w:szCs w:val="32"/>
        </w:rPr>
        <w:t xml:space="preserve">more robust to B0 and </w:t>
      </w:r>
      <w:r w:rsidR="00C45DF9">
        <w:rPr>
          <w:rFonts w:asciiTheme="majorHAnsi" w:eastAsiaTheme="majorEastAsia" w:hAnsiTheme="majorHAnsi" w:cstheme="majorBidi"/>
          <w:color w:val="2E74B5" w:themeColor="accent1" w:themeShade="BF"/>
          <w:sz w:val="32"/>
          <w:szCs w:val="32"/>
        </w:rPr>
        <w:t>depletion</w:t>
      </w:r>
      <w:r>
        <w:rPr>
          <w:rFonts w:asciiTheme="majorHAnsi" w:eastAsiaTheme="majorEastAsia" w:hAnsiTheme="majorHAnsi" w:cstheme="majorBidi"/>
          <w:color w:val="2E74B5" w:themeColor="accent1" w:themeShade="BF"/>
          <w:sz w:val="32"/>
          <w:szCs w:val="32"/>
        </w:rPr>
        <w:t xml:space="preserve"> estimates.</w:t>
      </w:r>
    </w:p>
    <w:p w14:paraId="148AB89B" w14:textId="77777777" w:rsidR="00EF419D" w:rsidRDefault="00EF419D" w:rsidP="000A0C78">
      <w:pPr>
        <w:pStyle w:val="ListParagraph"/>
        <w:rPr>
          <w:rFonts w:asciiTheme="majorHAnsi" w:eastAsiaTheme="majorEastAsia" w:hAnsiTheme="majorHAnsi" w:cstheme="majorBidi"/>
          <w:color w:val="2E74B5" w:themeColor="accent1" w:themeShade="BF"/>
          <w:sz w:val="32"/>
          <w:szCs w:val="32"/>
        </w:rPr>
      </w:pPr>
    </w:p>
    <w:p w14:paraId="6673C41B" w14:textId="04FA587A" w:rsidR="004656F5" w:rsidRPr="004656F5" w:rsidRDefault="004656F5" w:rsidP="004656F5">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Future work/Caveats</w:t>
      </w:r>
    </w:p>
    <w:p w14:paraId="759C8240" w14:textId="3D19F9B8" w:rsidR="004656F5" w:rsidRDefault="004656F5"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Father MSE testing required to explore robust BRP </w:t>
      </w:r>
    </w:p>
    <w:p w14:paraId="167F58E6" w14:textId="45335314" w:rsidR="00EF419D" w:rsidRDefault="00EF419D" w:rsidP="00EF419D">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Suggest exploring </w:t>
      </w:r>
      <w:proofErr w:type="spellStart"/>
      <w:r>
        <w:rPr>
          <w:rFonts w:asciiTheme="majorHAnsi" w:eastAsiaTheme="majorEastAsia" w:hAnsiTheme="majorHAnsi" w:cstheme="majorBidi"/>
          <w:color w:val="2E74B5" w:themeColor="accent1" w:themeShade="BF"/>
          <w:sz w:val="32"/>
          <w:szCs w:val="32"/>
        </w:rPr>
        <w:t>B_start</w:t>
      </w:r>
      <w:proofErr w:type="spellEnd"/>
      <w:r>
        <w:rPr>
          <w:rFonts w:asciiTheme="majorHAnsi" w:eastAsiaTheme="majorEastAsia" w:hAnsiTheme="majorHAnsi" w:cstheme="majorBidi"/>
          <w:color w:val="2E74B5" w:themeColor="accent1" w:themeShade="BF"/>
          <w:sz w:val="32"/>
          <w:szCs w:val="32"/>
        </w:rPr>
        <w:t xml:space="preserve"> data vs </w:t>
      </w:r>
      <w:proofErr w:type="spellStart"/>
      <w:r>
        <w:rPr>
          <w:rFonts w:asciiTheme="majorHAnsi" w:eastAsiaTheme="majorEastAsia" w:hAnsiTheme="majorHAnsi" w:cstheme="majorBidi"/>
          <w:color w:val="2E74B5" w:themeColor="accent1" w:themeShade="BF"/>
          <w:sz w:val="32"/>
          <w:szCs w:val="32"/>
        </w:rPr>
        <w:t>B_current</w:t>
      </w:r>
      <w:proofErr w:type="spellEnd"/>
      <w:r>
        <w:rPr>
          <w:rFonts w:asciiTheme="majorHAnsi" w:eastAsiaTheme="majorEastAsia" w:hAnsiTheme="majorHAnsi" w:cstheme="majorBidi"/>
          <w:color w:val="2E74B5" w:themeColor="accent1" w:themeShade="BF"/>
          <w:sz w:val="32"/>
          <w:szCs w:val="32"/>
        </w:rPr>
        <w:t xml:space="preserve"> as in Punt (2001). Not biological or really meaningful but possibly robust</w:t>
      </w:r>
    </w:p>
    <w:p w14:paraId="73537E2E" w14:textId="35826B1E" w:rsidR="00EF419D" w:rsidRPr="00EF419D" w:rsidRDefault="00EF419D" w:rsidP="00EF419D">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No model misspecification was considered which is a weakness of this study, also no time-varying dynamics were considered which is also an unlikely situation. </w:t>
      </w:r>
    </w:p>
    <w:p w14:paraId="0A23EC90" w14:textId="77777777" w:rsidR="004656F5" w:rsidRDefault="004656F5">
      <w:pPr>
        <w:rPr>
          <w:rFonts w:asciiTheme="majorHAnsi" w:eastAsiaTheme="majorEastAsia" w:hAnsiTheme="majorHAnsi" w:cstheme="majorBidi"/>
          <w:color w:val="2E74B5" w:themeColor="accent1" w:themeShade="BF"/>
          <w:sz w:val="32"/>
          <w:szCs w:val="32"/>
        </w:rPr>
      </w:pPr>
    </w:p>
    <w:p w14:paraId="269FC1D2" w14:textId="77777777" w:rsidR="004656F5" w:rsidRDefault="004656F5">
      <w:pPr>
        <w:rPr>
          <w:rFonts w:asciiTheme="majorHAnsi" w:eastAsiaTheme="majorEastAsia" w:hAnsiTheme="majorHAnsi" w:cstheme="majorBidi"/>
          <w:color w:val="2E74B5" w:themeColor="accent1" w:themeShade="BF"/>
          <w:sz w:val="32"/>
          <w:szCs w:val="32"/>
        </w:rPr>
      </w:pPr>
      <w:r>
        <w:br w:type="page"/>
      </w:r>
    </w:p>
    <w:p w14:paraId="6BC8D908" w14:textId="5E881BCF" w:rsidR="003D4EA0" w:rsidRDefault="003D4EA0" w:rsidP="003D4EA0">
      <w:pPr>
        <w:pStyle w:val="Heading1"/>
      </w:pPr>
      <w:r>
        <w:lastRenderedPageBreak/>
        <w:t>Appendix</w:t>
      </w:r>
      <w:r w:rsidR="00722957">
        <w:t xml:space="preserve"> A</w:t>
      </w:r>
    </w:p>
    <w:p w14:paraId="145A3193" w14:textId="77777777" w:rsidR="003D4EA0" w:rsidRDefault="003D4EA0" w:rsidP="003D4EA0">
      <w:pPr>
        <w:pStyle w:val="Heading3"/>
      </w:pPr>
      <w:r>
        <w:t>Operating Model</w:t>
      </w:r>
    </w:p>
    <w:p w14:paraId="632C9FEE" w14:textId="645B7777" w:rsidR="003D4EA0" w:rsidRPr="00D23738" w:rsidRDefault="003D4EA0" w:rsidP="003D4EA0">
      <w:pPr>
        <w:pStyle w:val="Heading4"/>
      </w:pPr>
      <w:r>
        <w:t>Process dynamics</w:t>
      </w:r>
      <w:r w:rsidR="0075439C">
        <w:t xml:space="preserve"> y &gt; 1</w:t>
      </w:r>
    </w:p>
    <w:p w14:paraId="42004AE6" w14:textId="77777777" w:rsidR="003D4EA0" w:rsidRPr="0080632D" w:rsidRDefault="00000000" w:rsidP="003D4EA0">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20462070" w14:textId="77777777" w:rsidR="003D4EA0" w:rsidRDefault="003D4EA0" w:rsidP="003D4EA0"/>
    <w:p w14:paraId="3D573C15"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ual recruitment for age 1 which follows the Beverton-Holt stock recruitment relationship based on the steepness formulation from (</w:t>
      </w:r>
      <w:r w:rsidRPr="006746EB">
        <w:rPr>
          <w:rFonts w:eastAsiaTheme="minorEastAsia"/>
          <w:b/>
          <w:bCs/>
        </w:rPr>
        <w:t xml:space="preserve">get mace and </w:t>
      </w:r>
      <w:proofErr w:type="spellStart"/>
      <w:r w:rsidRPr="006746EB">
        <w:rPr>
          <w:rFonts w:eastAsiaTheme="minorEastAsia"/>
          <w:b/>
          <w:bCs/>
        </w:rPr>
        <w:t>doonan</w:t>
      </w:r>
      <w:proofErr w:type="spellEnd"/>
      <w:r w:rsidRPr="006746EB">
        <w:rPr>
          <w:rFonts w:eastAsiaTheme="minorEastAsia"/>
          <w:b/>
          <w:bCs/>
        </w:rPr>
        <w:t xml:space="preserve"> reference</w:t>
      </w:r>
      <w:r>
        <w:rPr>
          <w:rFonts w:eastAsiaTheme="minorEastAsia"/>
        </w:rPr>
        <w:t>)</w:t>
      </w:r>
    </w:p>
    <w:p w14:paraId="56A8D1D6" w14:textId="77777777" w:rsidR="003D4EA0" w:rsidRPr="004C5DFF" w:rsidRDefault="00000000" w:rsidP="003D4EA0">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2586E146" w14:textId="25157DF4" w:rsidR="003D4EA0" w:rsidRDefault="003D4EA0" w:rsidP="003D4EA0">
      <w:pPr>
        <w:rPr>
          <w:rFonts w:eastAsiaTheme="minorEastAsia"/>
        </w:rPr>
      </w:pPr>
      <m:oMath>
        <m:r>
          <w:rPr>
            <w:rFonts w:ascii="Cambria Math" w:hAnsi="Cambria Math"/>
          </w:rPr>
          <m:t>h</m:t>
        </m:r>
      </m:oMath>
      <w:r>
        <w:rPr>
          <w:rFonts w:eastAsiaTheme="minorEastAsia"/>
        </w:rPr>
        <w:t xml:space="preserve"> is the steepness parameter,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Pr>
          <w:rFonts w:eastAsiaTheme="minorEastAsia"/>
        </w:rPr>
        <w:t xml:space="preserve"> is the spawning stock biomass in year </w:t>
      </w:r>
      <m:oMath>
        <m:r>
          <w:rPr>
            <w:rFonts w:ascii="Cambria Math" w:eastAsiaTheme="minorEastAsia" w:hAnsi="Cambria Math"/>
          </w:rPr>
          <m:t>y</m:t>
        </m:r>
      </m:oMath>
      <w:r>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is the </w:t>
      </w:r>
      <w:proofErr w:type="gramStart"/>
      <w:r>
        <w:rPr>
          <w:rFonts w:eastAsiaTheme="minorEastAsia"/>
        </w:rPr>
        <w:t>long term</w:t>
      </w:r>
      <w:proofErr w:type="gramEnd"/>
      <w:r>
        <w:rPr>
          <w:rFonts w:eastAsiaTheme="minorEastAsia"/>
        </w:rPr>
        <w:t xml:space="preserve"> average unfished recruitment,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applying only natural mortality,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Pr>
          <w:rFonts w:eastAsiaTheme="minorEastAsia"/>
        </w:rPr>
        <w:t xml:space="preserve"> are annual recruitment deviations which have the following penalty applied,</w:t>
      </w:r>
    </w:p>
    <w:p w14:paraId="427D0ECD" w14:textId="4CBC2EBB" w:rsidR="003D4EA0" w:rsidRPr="005B3B2F" w:rsidRDefault="00000000" w:rsidP="003D4EA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089D2C93" w14:textId="340F4A12" w:rsidR="005B3B2F" w:rsidRPr="00614DCB" w:rsidRDefault="005B3B2F" w:rsidP="003D4EA0">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oMath>
      <w:r>
        <w:rPr>
          <w:rFonts w:eastAsiaTheme="minorEastAsia"/>
        </w:rPr>
        <w:t xml:space="preserve"> is a bias correction indicator variable, life-histories that have a lag between recruitment and selective ages in the observations ha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r>
          <w:rPr>
            <w:rFonts w:ascii="Cambria Math" w:eastAsiaTheme="minorEastAsia" w:hAnsi="Cambria Math"/>
          </w:rPr>
          <m:t>=0</m:t>
        </m:r>
      </m:oMath>
      <w:r>
        <w:rPr>
          <w:rFonts w:eastAsiaTheme="minorEastAsia"/>
        </w:rPr>
        <w:t xml:space="preserve"> at the start and end years to encourage </w:t>
      </w:r>
      <m:oMath>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e>
        </m:func>
        <m:r>
          <w:rPr>
            <w:rFonts w:ascii="Cambria Math" w:eastAsiaTheme="minorEastAsia" w:hAnsi="Cambria Math"/>
          </w:rPr>
          <m:t>=1</m:t>
        </m:r>
      </m:oMath>
      <w:r>
        <w:rPr>
          <w:rFonts w:eastAsiaTheme="minorEastAsia"/>
        </w:rPr>
        <w:t xml:space="preserve"> during periods of low to no data.</w:t>
      </w:r>
    </w:p>
    <w:p w14:paraId="52AD962E" w14:textId="77777777" w:rsidR="003D4EA0" w:rsidRDefault="003D4EA0" w:rsidP="003D4EA0">
      <w:pPr>
        <w:rPr>
          <w:rFonts w:eastAsiaTheme="minorEastAsia"/>
        </w:rPr>
      </w:pPr>
      <w:r>
        <w:rPr>
          <w:rFonts w:eastAsiaTheme="minorEastAsia"/>
        </w:rPr>
        <w:t>Spawning biomass is calculated as,</w:t>
      </w:r>
    </w:p>
    <w:p w14:paraId="68673607" w14:textId="77777777" w:rsidR="003D4EA0" w:rsidRPr="00614DCB" w:rsidRDefault="00000000" w:rsidP="003D4EA0">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5A90AA25" w14:textId="77777777" w:rsidR="003D4EA0" w:rsidRPr="006967E5" w:rsidRDefault="003D4EA0" w:rsidP="003D4EA0">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ture for age and </w:t>
      </w:r>
      <m:oMath>
        <m:r>
          <w:rPr>
            <w:rFonts w:ascii="Cambria Math" w:hAnsi="Cambria Math"/>
          </w:rPr>
          <m:t>δ</m:t>
        </m:r>
      </m:oMath>
      <w:r>
        <w:rPr>
          <w:rFonts w:eastAsiaTheme="minorEastAsia"/>
        </w:rPr>
        <w:t xml:space="preserve"> is the proportion of total mortality that is applied before calculating SSB.</w:t>
      </w:r>
    </w:p>
    <w:p w14:paraId="7ADC3417" w14:textId="77777777" w:rsidR="003D4EA0" w:rsidRDefault="003D4EA0" w:rsidP="003D4EA0">
      <w:r>
        <w:rPr>
          <w:rFonts w:eastAsiaTheme="minorEastAsia"/>
        </w:rPr>
        <w:t>Total mortality</w:t>
      </w:r>
    </w:p>
    <w:p w14:paraId="6CC750B6" w14:textId="77777777" w:rsidR="003D4EA0" w:rsidRPr="00414B50" w:rsidRDefault="00000000" w:rsidP="003D4EA0">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357047C9"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3D4EA0">
        <w:rPr>
          <w:rFonts w:eastAsiaTheme="minorEastAsia"/>
        </w:rPr>
        <w:t xml:space="preserve"> is the sex and year specific fishery selectivity</w:t>
      </w:r>
    </w:p>
    <w:p w14:paraId="2F7EB2A0"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3D4EA0">
        <w:rPr>
          <w:rFonts w:eastAsiaTheme="minorEastAsia"/>
        </w:rPr>
        <w:t xml:space="preserve"> is the annual fishing mortality rate for fishery </w:t>
      </w:r>
      <m:oMath>
        <m:r>
          <w:rPr>
            <w:rFonts w:ascii="Cambria Math" w:hAnsi="Cambria Math"/>
          </w:rPr>
          <m:t>f</m:t>
        </m:r>
      </m:oMath>
    </w:p>
    <w:p w14:paraId="2A977E57" w14:textId="77777777" w:rsidR="003D4EA0" w:rsidRDefault="00000000" w:rsidP="003D4EA0">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3D4EA0">
        <w:rPr>
          <w:rFonts w:eastAsiaTheme="minorEastAsia"/>
        </w:rPr>
        <w:t xml:space="preserve"> is the annual natural mortality rate.</w:t>
      </w:r>
    </w:p>
    <w:p w14:paraId="10D69DC2" w14:textId="77777777" w:rsidR="003D4EA0" w:rsidRDefault="003D4EA0" w:rsidP="003D4EA0">
      <w:pPr>
        <w:rPr>
          <w:rFonts w:eastAsiaTheme="minorEastAsia"/>
        </w:rPr>
      </w:pPr>
      <w:r>
        <w:rPr>
          <w:rFonts w:eastAsiaTheme="minorEastAsia"/>
        </w:rPr>
        <w:t xml:space="preserve">Catch at age was derived using the Baranov catch equation, </w:t>
      </w:r>
    </w:p>
    <w:p w14:paraId="146EE044"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7C9E3A6F" w14:textId="77777777" w:rsidR="003D4EA0" w:rsidRDefault="003D4EA0" w:rsidP="003D4EA0">
      <w:pPr>
        <w:rPr>
          <w:rFonts w:eastAsiaTheme="minorEastAsia"/>
        </w:rPr>
      </w:pPr>
      <w:r>
        <w:rPr>
          <w:rFonts w:eastAsiaTheme="minorEastAsia"/>
        </w:rPr>
        <w:t>With predicted annual catch biomass calculated as,</w:t>
      </w:r>
    </w:p>
    <w:p w14:paraId="5D34BB32"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4AFE4534" w14:textId="77777777" w:rsidR="003D4EA0" w:rsidRDefault="003D4EA0" w:rsidP="003D4EA0">
      <w:pPr>
        <w:rPr>
          <w:rFonts w:eastAsiaTheme="minorEastAsia"/>
        </w:rPr>
      </w:pPr>
      <w:r>
        <w:rPr>
          <w:rFonts w:eastAsiaTheme="minorEastAsia"/>
        </w:rPr>
        <w:t>Both fishing and survey selectivity’s were assumed to be logistic following,</w:t>
      </w:r>
    </w:p>
    <w:p w14:paraId="17B1C624" w14:textId="77777777" w:rsidR="003D4EA0" w:rsidRPr="00EE6024"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1A0B1C49" w14:textId="77777777" w:rsidR="003D4EA0" w:rsidRPr="00D23738"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3748E1C1" w14:textId="77777777" w:rsidR="003D4EA0" w:rsidRPr="00D23738" w:rsidRDefault="003D4EA0" w:rsidP="003D4EA0">
      <w:pPr>
        <w:pStyle w:val="Heading4"/>
      </w:pPr>
      <w:r>
        <w:t>Observation dynamics</w:t>
      </w:r>
    </w:p>
    <w:p w14:paraId="02097CAA" w14:textId="77777777" w:rsidR="003D4EA0" w:rsidRDefault="003D4EA0" w:rsidP="003D4EA0"/>
    <w:p w14:paraId="4100272D" w14:textId="77777777" w:rsidR="003D4EA0" w:rsidRDefault="003D4EA0" w:rsidP="003D4EA0">
      <w:r>
        <w:t>Each simulation generated a relative index of biomass from the survey with accompanying age-frequency, in addition to a fishery age-frequency.</w:t>
      </w:r>
    </w:p>
    <w:p w14:paraId="3DEBC3A4" w14:textId="77777777" w:rsidR="003D4EA0" w:rsidRDefault="003D4EA0" w:rsidP="003D4EA0">
      <w:r>
        <w:t>Fishery dependent age-frequencies expected proportions were calculated as</w:t>
      </w:r>
    </w:p>
    <w:p w14:paraId="18BD305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CF43134"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2F106930"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23A0335A" w14:textId="77777777" w:rsidR="003D4EA0" w:rsidRDefault="003D4EA0" w:rsidP="003D4EA0">
      <w:r>
        <w:t xml:space="preserve">Survey predicted numbers at age ar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Pr>
          <w:rFonts w:eastAsiaTheme="minorEastAsia"/>
        </w:rPr>
        <w:t xml:space="preserve"> are</w:t>
      </w:r>
      <w:r>
        <w:t xml:space="preserve"> calculated as </w:t>
      </w:r>
    </w:p>
    <w:p w14:paraId="53DEC029"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237ED524"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w:t>
      </w:r>
      <w:proofErr w:type="spellStart"/>
      <w:r>
        <w:rPr>
          <w:rFonts w:eastAsiaTheme="minorEastAsia"/>
        </w:rPr>
        <w:t>on</w:t>
      </w:r>
      <w:proofErr w:type="spellEnd"/>
      <w:r>
        <w:rPr>
          <w:rFonts w:eastAsiaTheme="minorEastAsia"/>
        </w:rPr>
        <w:t xml:space="preserve">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53C37D4D" w14:textId="77777777" w:rsidR="003D4EA0" w:rsidRDefault="003D4EA0" w:rsidP="003D4EA0">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0DAAC7CB"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6BBF81E6" w14:textId="77777777" w:rsidR="003D4EA0" w:rsidRDefault="003D4EA0" w:rsidP="003D4EA0">
      <w:r>
        <w:t xml:space="preserve">Where,  </w:t>
      </w:r>
      <m:oMath>
        <m:r>
          <w:rPr>
            <w:rFonts w:ascii="Cambria Math" w:hAnsi="Cambria Math"/>
          </w:rPr>
          <m:t>q</m:t>
        </m:r>
      </m:oMath>
      <w:r>
        <w:t xml:space="preserve"> is the survey catchability. The observed relative index of biomass is assumed to be lognormally distributed,</w:t>
      </w:r>
    </w:p>
    <w:p w14:paraId="2CE73583" w14:textId="77777777" w:rsidR="003D4EA0" w:rsidRDefault="00000000" w:rsidP="003D4EA0">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3CFCBE3A" w14:textId="77777777" w:rsidR="003D4EA0" w:rsidRDefault="003D4EA0" w:rsidP="003D4EA0">
      <w:r>
        <w:t>Survey age-frequencies are similar to the fishery age-frequencies where, survey predicted numbers at age are normalized to sum to one over all ages in a given year,</w:t>
      </w:r>
    </w:p>
    <w:p w14:paraId="471A968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620DA29D"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0245E9E"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4E4E975C" w14:textId="77777777" w:rsidR="003D4EA0" w:rsidRDefault="003D4EA0" w:rsidP="003D4EA0"/>
    <w:p w14:paraId="38117499" w14:textId="77777777" w:rsidR="003D4EA0" w:rsidRDefault="003D4EA0" w:rsidP="003D4EA0">
      <w:r>
        <w:t>Observed annual catch is also assumed to be lognormally distributed,</w:t>
      </w:r>
    </w:p>
    <w:p w14:paraId="10B2D2B3" w14:textId="77777777" w:rsidR="003D4EA0" w:rsidRPr="002F5335"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526033D2" w14:textId="5004E776" w:rsidR="00EA5691" w:rsidRDefault="00EA5691" w:rsidP="00EA5691">
      <w:pPr>
        <w:pStyle w:val="Heading1"/>
      </w:pPr>
      <w:r>
        <w:t>Appendix B</w:t>
      </w:r>
    </w:p>
    <w:p w14:paraId="00EA2FDC" w14:textId="77777777" w:rsidR="002F5335" w:rsidRDefault="002F5335" w:rsidP="003D4EA0">
      <w:pPr>
        <w:rPr>
          <w:rFonts w:eastAsiaTheme="minorEastAsia"/>
        </w:rPr>
      </w:pPr>
    </w:p>
    <w:p w14:paraId="4958F248" w14:textId="77777777" w:rsidR="00722957" w:rsidRDefault="00722957" w:rsidP="00722957">
      <w:pPr>
        <w:keepNext/>
      </w:pPr>
      <w:r>
        <w:rPr>
          <w:noProof/>
        </w:rPr>
        <w:drawing>
          <wp:inline distT="0" distB="0" distL="0" distR="0" wp14:anchorId="70808ECC" wp14:editId="052DABB1">
            <wp:extent cx="5943600" cy="4754880"/>
            <wp:effectExtent l="0" t="0" r="0" b="0"/>
            <wp:docPr id="7711268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D97BA91" w14:textId="2026EA15" w:rsidR="00722957" w:rsidRDefault="00722957" w:rsidP="00722957">
      <w:pPr>
        <w:pStyle w:val="Caption"/>
        <w:rPr>
          <w:rFonts w:eastAsiaTheme="minorEastAsia"/>
        </w:rPr>
      </w:pPr>
      <w:r>
        <w:t xml:space="preserve">Figure </w:t>
      </w:r>
      <w:fldSimple w:instr=" SEQ Figure \* ARABIC ">
        <w:r w:rsidR="00153999">
          <w:rPr>
            <w:noProof/>
          </w:rPr>
          <w:t>8</w:t>
        </w:r>
      </w:fldSimple>
      <w:r>
        <w:t>: OM depletion across factors for the fast biology, which includes 100 simulated runs with stochastic recruitment.</w:t>
      </w:r>
    </w:p>
    <w:p w14:paraId="526E4158" w14:textId="77777777" w:rsidR="00722957" w:rsidRDefault="00722957" w:rsidP="003D4EA0">
      <w:pPr>
        <w:rPr>
          <w:rFonts w:eastAsiaTheme="minorEastAsia"/>
        </w:rPr>
      </w:pPr>
    </w:p>
    <w:p w14:paraId="45C98D36" w14:textId="49D97A2C" w:rsidR="00650434" w:rsidRDefault="00650434" w:rsidP="00650434">
      <w:pPr>
        <w:pStyle w:val="Heading1"/>
      </w:pPr>
      <w:r>
        <w:t xml:space="preserve">Appendix </w:t>
      </w:r>
      <w:r>
        <w:t>C</w:t>
      </w:r>
      <w:r w:rsidR="009E27A4">
        <w:t>: Sensitivities explore</w:t>
      </w:r>
    </w:p>
    <w:p w14:paraId="4910A7AB" w14:textId="0619A140" w:rsidR="005B3B2F" w:rsidRDefault="005B3B2F" w:rsidP="003D4EA0">
      <w:pPr>
        <w:rPr>
          <w:rFonts w:eastAsiaTheme="minorEastAsia"/>
        </w:rPr>
      </w:pPr>
      <w:r>
        <w:rPr>
          <w:rFonts w:eastAsiaTheme="minorEastAsia"/>
        </w:rPr>
        <w:t>Sensitivities for fast biology</w:t>
      </w:r>
    </w:p>
    <w:p w14:paraId="6076CC01" w14:textId="67EF42E9" w:rsidR="005B3B2F" w:rsidRDefault="005B3B2F" w:rsidP="003D4EA0">
      <w:pPr>
        <w:rPr>
          <w:rFonts w:eastAsiaTheme="minorEastAsia"/>
        </w:rPr>
      </w:pPr>
      <w:r>
        <w:rPr>
          <w:rFonts w:eastAsiaTheme="minorEastAsia"/>
        </w:rPr>
        <w:t>Biannual data</w:t>
      </w:r>
      <w:r w:rsidR="009E27A4">
        <w:rPr>
          <w:rFonts w:eastAsiaTheme="minorEastAsia"/>
        </w:rPr>
        <w:t xml:space="preserve"> or double and half effective sample size (keep an eye on convergence)</w:t>
      </w:r>
    </w:p>
    <w:p w14:paraId="56727E0B" w14:textId="41B726B0" w:rsidR="005B3B2F" w:rsidRDefault="005B3B2F" w:rsidP="003D4EA0">
      <w:pPr>
        <w:rPr>
          <w:rFonts w:eastAsiaTheme="minorEastAsia"/>
        </w:rPr>
      </w:pPr>
      <w:r>
        <w:rPr>
          <w:rFonts w:eastAsiaTheme="minorEastAsia"/>
        </w:rPr>
        <w:lastRenderedPageBreak/>
        <w:t>Over/underreporting</w:t>
      </w:r>
      <w:r w:rsidR="005E2CDC">
        <w:rPr>
          <w:rFonts w:eastAsiaTheme="minorEastAsia"/>
        </w:rPr>
        <w:t xml:space="preserve"> goes</w:t>
      </w:r>
      <w:r>
        <w:rPr>
          <w:rFonts w:eastAsiaTheme="minorEastAsia"/>
        </w:rPr>
        <w:t xml:space="preserve"> from 50%</w:t>
      </w:r>
      <w:r w:rsidR="00401C8D">
        <w:rPr>
          <w:rFonts w:eastAsiaTheme="minorEastAsia"/>
        </w:rPr>
        <w:t xml:space="preserve"> -&gt; 0 </w:t>
      </w:r>
      <w:r w:rsidR="005E2CDC">
        <w:rPr>
          <w:rFonts w:eastAsiaTheme="minorEastAsia"/>
        </w:rPr>
        <w:t xml:space="preserve">via a linear interpolation </w:t>
      </w:r>
      <w:r w:rsidR="00401C8D">
        <w:rPr>
          <w:rFonts w:eastAsiaTheme="minorEastAsia"/>
        </w:rPr>
        <w:t>during historic phase for EM1</w:t>
      </w:r>
    </w:p>
    <w:p w14:paraId="5D8C2DDA" w14:textId="77777777" w:rsidR="00401C8D" w:rsidRDefault="00401C8D" w:rsidP="003D4EA0">
      <w:pPr>
        <w:rPr>
          <w:rFonts w:eastAsiaTheme="minorEastAsia"/>
        </w:rPr>
      </w:pPr>
    </w:p>
    <w:p w14:paraId="7F0858A1" w14:textId="0A3C40CA" w:rsidR="005B3B2F" w:rsidRDefault="005B3B2F" w:rsidP="005B3B2F">
      <w:pPr>
        <w:pStyle w:val="Heading1"/>
      </w:pPr>
      <w:r>
        <w:t xml:space="preserve">Appendix </w:t>
      </w:r>
      <w:r>
        <w:t>D</w:t>
      </w:r>
    </w:p>
    <w:p w14:paraId="18A6DB7B" w14:textId="77777777" w:rsidR="00650434" w:rsidRDefault="00650434" w:rsidP="003D4EA0">
      <w:pPr>
        <w:rPr>
          <w:rFonts w:eastAsiaTheme="minorEastAsia"/>
        </w:rPr>
      </w:pPr>
    </w:p>
    <w:p w14:paraId="489DC195" w14:textId="77777777" w:rsidR="002F5335" w:rsidRDefault="002F5335" w:rsidP="002F5335">
      <w:pPr>
        <w:pStyle w:val="Heading2"/>
      </w:pPr>
      <w:r>
        <w:t>Review core age-structured software and how they deal with this assumption</w:t>
      </w:r>
    </w:p>
    <w:p w14:paraId="67184785" w14:textId="77777777" w:rsidR="002F5335" w:rsidRPr="008D4702" w:rsidRDefault="002F5335" w:rsidP="002F5335">
      <w:r w:rsidRPr="008D4702">
        <w:t>WHAM – Tim Miller</w:t>
      </w:r>
    </w:p>
    <w:p w14:paraId="297CA3B7" w14:textId="77777777" w:rsidR="002F5335" w:rsidRPr="008D4702" w:rsidRDefault="002F5335" w:rsidP="002F5335">
      <w:r w:rsidRPr="008D4702">
        <w:t>ASAP – Chris Legault</w:t>
      </w:r>
    </w:p>
    <w:p w14:paraId="2DA17AA0" w14:textId="77777777" w:rsidR="002F5335" w:rsidRDefault="002F5335" w:rsidP="002F5335">
      <w:r w:rsidRPr="008D4702">
        <w:t>SAM – Anders Nielsen</w:t>
      </w:r>
    </w:p>
    <w:p w14:paraId="26EA091E" w14:textId="77777777" w:rsidR="002F5335" w:rsidRDefault="002F5335" w:rsidP="002F5335">
      <w:r>
        <w:t xml:space="preserve">SS – Rick </w:t>
      </w:r>
      <w:proofErr w:type="spellStart"/>
      <w:r>
        <w:t>Methot</w:t>
      </w:r>
      <w:proofErr w:type="spellEnd"/>
    </w:p>
    <w:p w14:paraId="7B6C9831" w14:textId="77777777" w:rsidR="002F5335" w:rsidRPr="009E261C" w:rsidRDefault="002F5335" w:rsidP="002F5335">
      <w:pPr>
        <w:rPr>
          <w:lang w:val="es-ES"/>
        </w:rPr>
      </w:pPr>
      <w:r w:rsidRPr="009E261C">
        <w:rPr>
          <w:lang w:val="es-ES"/>
        </w:rPr>
        <w:t>CASAL2 – Me</w:t>
      </w:r>
    </w:p>
    <w:p w14:paraId="101776E8" w14:textId="77777777" w:rsidR="002F5335" w:rsidRPr="009E261C" w:rsidRDefault="002F5335" w:rsidP="002F5335">
      <w:pPr>
        <w:rPr>
          <w:lang w:val="es-ES"/>
        </w:rPr>
      </w:pPr>
      <w:proofErr w:type="spellStart"/>
      <w:r w:rsidRPr="009E261C">
        <w:rPr>
          <w:lang w:val="es-ES"/>
        </w:rPr>
        <w:t>Multifan-cl</w:t>
      </w:r>
      <w:proofErr w:type="spellEnd"/>
      <w:r w:rsidRPr="009E261C">
        <w:rPr>
          <w:lang w:val="es-ES"/>
        </w:rPr>
        <w:t xml:space="preserve"> – Nick Davies</w:t>
      </w:r>
    </w:p>
    <w:p w14:paraId="6F39535B" w14:textId="77777777" w:rsidR="002F5335" w:rsidRDefault="002F5335" w:rsidP="002F5335">
      <w:r>
        <w:t xml:space="preserve">Email authors and ask them to check I have reflected their package correctly and review reference points and general input. </w:t>
      </w:r>
    </w:p>
    <w:p w14:paraId="053FC94A" w14:textId="77777777" w:rsidR="002F5335" w:rsidRDefault="002F5335" w:rsidP="002F5335">
      <w:r>
        <w:t xml:space="preserve">Ask if </w:t>
      </w:r>
      <w:proofErr w:type="gramStart"/>
      <w:r>
        <w:t>there</w:t>
      </w:r>
      <w:proofErr w:type="gramEnd"/>
      <w:r>
        <w:t xml:space="preserve"> other packages that I need to consider. </w:t>
      </w:r>
    </w:p>
    <w:p w14:paraId="7B19DFD7" w14:textId="77777777" w:rsidR="002F5335" w:rsidRDefault="002F5335" w:rsidP="002F5335">
      <w:r>
        <w:t>Ask for any other papers that they have come across on this topic that I have missed.</w:t>
      </w:r>
    </w:p>
    <w:p w14:paraId="2AAD31A5" w14:textId="77777777" w:rsidR="002F5335" w:rsidRDefault="002F5335" w:rsidP="002F5335">
      <w:pPr>
        <w:pStyle w:val="Heading2"/>
      </w:pPr>
      <w:r>
        <w:t>Review age-structured stock assessment packages</w:t>
      </w:r>
    </w:p>
    <w:p w14:paraId="51564834" w14:textId="77777777" w:rsidR="002F5335" w:rsidRDefault="002F5335" w:rsidP="002F5335">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re defined as the </w:t>
      </w:r>
      <w:proofErr w:type="gramStart"/>
      <w:r>
        <w:rPr>
          <w:rFonts w:eastAsiaTheme="minorEastAsia"/>
        </w:rPr>
        <w:t>long term</w:t>
      </w:r>
      <w:proofErr w:type="gramEnd"/>
      <w:r>
        <w:rPr>
          <w:rFonts w:eastAsiaTheme="minorEastAsia"/>
        </w:rPr>
        <w:t xml:space="preserve"> average recruitment and SSB that is expected with no fishing.</w:t>
      </w:r>
    </w:p>
    <w:p w14:paraId="761CD4BE" w14:textId="77777777" w:rsidR="002F5335" w:rsidRDefault="002F5335" w:rsidP="002F5335">
      <w:pPr>
        <w:pStyle w:val="Heading4"/>
      </w:pPr>
      <w:r>
        <w:t>ASAP</w:t>
      </w:r>
    </w:p>
    <w:p w14:paraId="4B1A85C4" w14:textId="77777777" w:rsidR="002F5335" w:rsidRDefault="002F5335" w:rsidP="002F5335">
      <w:pPr>
        <w:pStyle w:val="Bibliography"/>
      </w:pPr>
      <w:r>
        <w:t>Based on the document from (equation 9)</w:t>
      </w:r>
    </w:p>
    <w:p w14:paraId="538A9D13" w14:textId="77777777" w:rsidR="002F5335" w:rsidRPr="00851CF4"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7B8B8D3" w14:textId="77777777" w:rsidR="002F5335" w:rsidRDefault="002F5335" w:rsidP="002F5335">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 </w:t>
      </w:r>
      <w:r w:rsidRPr="00993ACA">
        <w:rPr>
          <w:rFonts w:eastAsiaTheme="minorEastAsia"/>
          <w:highlight w:val="yellow"/>
        </w:rPr>
        <w:t>Ask about this</w:t>
      </w:r>
      <w:r>
        <w:rPr>
          <w:rFonts w:eastAsiaTheme="minorEastAsia"/>
          <w:highlight w:val="yellow"/>
        </w:rPr>
        <w:t xml:space="preserve"> estimated parameter</w:t>
      </w:r>
      <w:r w:rsidRPr="00993ACA">
        <w:rPr>
          <w:rFonts w:eastAsiaTheme="minorEastAsia"/>
          <w:highlight w:val="yellow"/>
        </w:rPr>
        <w:t>?</w:t>
      </w:r>
    </w:p>
    <w:p w14:paraId="54971EBD" w14:textId="77777777" w:rsidR="002F5335" w:rsidRDefault="002F5335" w:rsidP="002F5335"/>
    <w:p w14:paraId="44831951" w14:textId="77777777" w:rsidR="002F5335" w:rsidRDefault="002F5335" w:rsidP="002F5335">
      <w:pPr>
        <w:pStyle w:val="Heading4"/>
      </w:pPr>
      <w:r>
        <w:t>SAM</w:t>
      </w:r>
    </w:p>
    <w:p w14:paraId="746F1E66" w14:textId="77777777" w:rsidR="002F5335" w:rsidRDefault="002F5335" w:rsidP="002F5335">
      <w:r>
        <w:t xml:space="preserve">This research focuses on non-state-space age-structured models, but for completeness we included the common initial conditions for age-structured state-space models using the paper from </w:t>
      </w:r>
      <w:r>
        <w:fldChar w:fldCharType="begin"/>
      </w:r>
      <w:r>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fldChar w:fldCharType="separate"/>
      </w:r>
      <w:r w:rsidRPr="00314D6D">
        <w:rPr>
          <w:rFonts w:ascii="Calibri" w:hAnsi="Calibri" w:cs="Calibri"/>
        </w:rPr>
        <w:t>(Nielsen &amp; Berg, 2014)</w:t>
      </w:r>
      <w:r>
        <w:fldChar w:fldCharType="end"/>
      </w:r>
      <w:r>
        <w:t xml:space="preserve">This state-space age-structured model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t xml:space="preserve"> as an unobserved latent state. The initial conditions are estimated as random effects </w:t>
      </w:r>
      <w:proofErr w:type="gramStart"/>
      <w:r>
        <w:t>where</w:t>
      </w:r>
      <w:proofErr w:type="gramEnd"/>
      <w:r>
        <w:t xml:space="preserve"> </w:t>
      </w:r>
    </w:p>
    <w:p w14:paraId="65EE376C"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7ED11A8C" w14:textId="77777777" w:rsidR="002F5335" w:rsidRPr="001A4837" w:rsidRDefault="002F5335" w:rsidP="002F5335">
      <w:pPr>
        <w:rPr>
          <w:rFonts w:eastAsiaTheme="minorEastAsia"/>
        </w:rPr>
      </w:pPr>
      <w:r>
        <w:rPr>
          <w:rFonts w:eastAsiaTheme="minorEastAsia"/>
        </w:rPr>
        <w:lastRenderedPageBreak/>
        <w:t>Sometimes a diffuse penalty/prior is needed on the initial stating state such as,</w:t>
      </w:r>
    </w:p>
    <w:p w14:paraId="36F477C7"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5BA3DE24" w14:textId="77777777" w:rsidR="002F5335" w:rsidRDefault="002F5335" w:rsidP="002F5335">
      <w:r>
        <w:t xml:space="preserve">This formulation has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 which means if the Beverton-Holt stock rec</w:t>
      </w:r>
      <w:proofErr w:type="spellStart"/>
      <w:r>
        <w:rPr>
          <w:rFonts w:eastAsiaTheme="minorEastAsia"/>
        </w:rPr>
        <w:t>ruit</w:t>
      </w:r>
      <w:proofErr w:type="spellEnd"/>
      <w:r>
        <w:rPr>
          <w:rFonts w:eastAsiaTheme="minorEastAsia"/>
        </w:rPr>
        <w:t xml:space="preserve"> is formulated as the traditional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parameterization described in </w:t>
      </w:r>
    </w:p>
    <w:p w14:paraId="388DE48B" w14:textId="77777777" w:rsidR="002F5335" w:rsidRDefault="002F5335" w:rsidP="002F5335">
      <w:pPr>
        <w:pStyle w:val="Heading4"/>
      </w:pPr>
      <w:r>
        <w:t>WHAM</w:t>
      </w:r>
    </w:p>
    <w:p w14:paraId="36857DB1" w14:textId="77777777" w:rsidR="002F5335" w:rsidRDefault="002F5335" w:rsidP="002F5335">
      <w:pPr>
        <w:rPr>
          <w:rFonts w:eastAsiaTheme="minorEastAsia"/>
        </w:rPr>
      </w:pPr>
      <w:r>
        <w:t xml:space="preserve">I initially used Stock and Miller (2021) as my reference for this. However, I do not think it describes the initial age-structured conditions </w:t>
      </w:r>
      <w:proofErr w:type="gramStart"/>
      <w:r>
        <w:t>i.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w:t>
      </w:r>
      <w:proofErr w:type="spellStart"/>
      <w:r>
        <w:rPr>
          <w:rFonts w:eastAsiaTheme="minorEastAsia"/>
        </w:rPr>
        <w:t>ith</w:t>
      </w:r>
      <w:proofErr w:type="spellEnd"/>
      <w:r>
        <w:rPr>
          <w:rFonts w:eastAsiaTheme="minorEastAsia"/>
        </w:rPr>
        <w:t xml:space="preserve"> authors, but for now, I am going to assume they are the same as ASAP (see below) or the same as SAM.</w:t>
      </w:r>
    </w:p>
    <w:p w14:paraId="3A33B6EF" w14:textId="77777777" w:rsidR="002F5335" w:rsidRDefault="002F5335" w:rsidP="002F5335">
      <w:pPr>
        <w:rPr>
          <w:rFonts w:eastAsiaTheme="minorEastAsia"/>
        </w:rPr>
      </w:pPr>
    </w:p>
    <w:p w14:paraId="6CFDBB2C" w14:textId="77777777" w:rsidR="002F5335" w:rsidRDefault="002F5335" w:rsidP="002F5335">
      <w:pPr>
        <w:pStyle w:val="Heading4"/>
      </w:pPr>
      <w:r>
        <w:t>MULTIFAN-CL</w:t>
      </w:r>
    </w:p>
    <w:p w14:paraId="5D028AB5" w14:textId="77777777" w:rsidR="002F5335" w:rsidRDefault="002F5335" w:rsidP="002F5335">
      <w:r>
        <w:t>There are multiple options in MULTIFAN-CL for estimating initial numbers at age (assuming a single region model). The first option is similar to SAM, which allows users to estimate initial numbers at age as fixed-effect parameter (Is there a transformation on this? i.e., log NAA)</w:t>
      </w:r>
    </w:p>
    <w:p w14:paraId="4590282E" w14:textId="77777777" w:rsidR="002F5335" w:rsidRDefault="002F5335" w:rsidP="002F5335">
      <w:r>
        <w:t xml:space="preserve">The second approach is similar to 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Pr>
          <w:rFonts w:eastAsiaTheme="minorEastAsia"/>
        </w:rPr>
        <w:t xml:space="preserve"> and removes the age-specific deviations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Pr>
          <w:rFonts w:eastAsiaTheme="minorEastAsia"/>
        </w:rPr>
        <w:t>. The initial numbers at age are,</w:t>
      </w:r>
    </w:p>
    <w:p w14:paraId="4662522A" w14:textId="77777777" w:rsidR="002F5335" w:rsidRPr="00546EF7"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44F6ECD9" w14:textId="77777777" w:rsidR="002F5335" w:rsidRDefault="00000000" w:rsidP="002F5335">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2F5335">
        <w:rPr>
          <w:rFonts w:eastAsiaTheme="minorEastAsia"/>
        </w:rPr>
        <w:t xml:space="preserve">, where </w:t>
      </w:r>
      <m:oMath>
        <m:r>
          <w:rPr>
            <w:rFonts w:ascii="Cambria Math" w:hAnsi="Cambria Math"/>
          </w:rPr>
          <m:t>χ</m:t>
        </m:r>
      </m:oMath>
      <w:r w:rsidR="002F5335">
        <w:rPr>
          <w:rFonts w:eastAsiaTheme="minorEastAsia"/>
        </w:rPr>
        <w:t xml:space="preserve"> is an estimable par</w:t>
      </w:r>
      <w:proofErr w:type="spellStart"/>
      <w:r w:rsidR="002F5335">
        <w:rPr>
          <w:rFonts w:eastAsiaTheme="minorEastAsia"/>
        </w:rPr>
        <w:t>ameter</w:t>
      </w:r>
      <w:proofErr w:type="spellEnd"/>
      <w:r w:rsidR="002F5335">
        <w:rPr>
          <w:rFonts w:eastAsiaTheme="minorEastAsia"/>
        </w:rPr>
        <w:t xml:space="preserve">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2F5335">
        <w:rPr>
          <w:rFonts w:eastAsiaTheme="minorEastAsia"/>
        </w:rPr>
        <w:t xml:space="preserve"> is the recruitment deviation which 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2F5335">
        <w:rPr>
          <w:rFonts w:eastAsiaTheme="minorEastAsia"/>
        </w:rPr>
        <w:t>.</w:t>
      </w:r>
    </w:p>
    <w:p w14:paraId="4FE927A2" w14:textId="77777777" w:rsidR="002F5335" w:rsidRPr="00785A4F" w:rsidRDefault="002F5335" w:rsidP="002F5335">
      <w:pPr>
        <w:rPr>
          <w:rFonts w:eastAsiaTheme="minorEastAsia"/>
        </w:rPr>
      </w:pPr>
      <w:r>
        <w:rPr>
          <w:rFonts w:eastAsiaTheme="minorEastAsia"/>
        </w:rPr>
        <w:t xml:space="preserve">The third approach is the same as the second approach but assumes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is the average fishing mortality over the set of years denoted by </w:t>
      </w:r>
      <m:oMath>
        <m:acc>
          <m:accPr>
            <m:chr m:val="̃"/>
            <m:ctrlPr>
              <w:rPr>
                <w:rFonts w:ascii="Cambria Math" w:hAnsi="Cambria Math"/>
                <w:i/>
              </w:rPr>
            </m:ctrlPr>
          </m:accPr>
          <m:e>
            <m:r>
              <w:rPr>
                <w:rFonts w:ascii="Cambria Math" w:hAnsi="Cambria Math"/>
              </w:rPr>
              <m:t xml:space="preserve"> Y</m:t>
            </m:r>
          </m:e>
        </m:acc>
      </m:oMath>
      <w:r>
        <w:rPr>
          <w:rFonts w:eastAsiaTheme="minorEastAsia"/>
        </w:rPr>
        <w:t xml:space="preserve">, generally </w:t>
      </w:r>
      <w:proofErr w:type="gramStart"/>
      <w:r>
        <w:rPr>
          <w:rFonts w:eastAsiaTheme="minorEastAsia"/>
        </w:rPr>
        <w:t>the some</w:t>
      </w:r>
      <w:proofErr w:type="gramEnd"/>
      <w:r>
        <w:rPr>
          <w:rFonts w:eastAsiaTheme="minorEastAsia"/>
        </w:rPr>
        <w:t xml:space="preserve"> initial year period. This assumes you are estimating annual fishing mortality rates as fixed effect parameters. If you are deriving F as catch conditioned using a Newton Raphson algorithm then you may need to estimate an initial Fishing mortality.</w:t>
      </w:r>
    </w:p>
    <w:p w14:paraId="3EA253C9" w14:textId="77777777" w:rsidR="002F5335" w:rsidRPr="00B012DB" w:rsidRDefault="002F5335" w:rsidP="002F5335">
      <w:pPr>
        <w:pStyle w:val="Heading4"/>
      </w:pPr>
      <w:r>
        <w:t>Stock synthesis (SS)</w:t>
      </w:r>
    </w:p>
    <w:p w14:paraId="74750901" w14:textId="77777777" w:rsidR="002F5335" w:rsidRDefault="002F5335" w:rsidP="002F5335">
      <w:pPr>
        <w:rPr>
          <w:rFonts w:eastAsiaTheme="minorEastAsia"/>
        </w:rPr>
      </w:pPr>
      <w:r>
        <w:t xml:space="preserve">Stock synthesis has all the options that have been discussed above, with one exception. SS has an additional option that allows users to estimate the parameter denoted b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which is a multiplier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during initializa</w:t>
      </w:r>
      <w:proofErr w:type="spellStart"/>
      <w:r>
        <w:rPr>
          <w:rFonts w:eastAsiaTheme="minorEastAsia"/>
        </w:rPr>
        <w:t>tion</w:t>
      </w:r>
      <w:proofErr w:type="spellEnd"/>
      <w:r>
        <w:rPr>
          <w:rFonts w:eastAsiaTheme="minorEastAsia"/>
        </w:rPr>
        <w:t>. This allows for more or less average recruitment during initialization.</w:t>
      </w:r>
    </w:p>
    <w:p w14:paraId="48E7540A" w14:textId="77777777" w:rsidR="002F5335" w:rsidRPr="00B012DB" w:rsidRDefault="002F5335" w:rsidP="002F5335">
      <w:pPr>
        <w:pStyle w:val="Heading4"/>
      </w:pPr>
      <w:r>
        <w:t>Coleraine</w:t>
      </w:r>
    </w:p>
    <w:p w14:paraId="6D8FD407" w14:textId="77777777" w:rsidR="002F5335" w:rsidRDefault="002F5335" w:rsidP="002F5335">
      <w:pPr>
        <w:rPr>
          <w:rFonts w:eastAsiaTheme="minorEastAsia"/>
        </w:rPr>
      </w:pPr>
      <w:r>
        <w:rPr>
          <w:rFonts w:eastAsiaTheme="minorEastAsia"/>
        </w:rPr>
        <w:t xml:space="preserve">We used the description from </w:t>
      </w:r>
      <w:r w:rsidRPr="008C6AE5">
        <w:rPr>
          <w:rFonts w:eastAsiaTheme="minorEastAsia"/>
        </w:rPr>
        <w:t>Magnusson</w:t>
      </w:r>
      <w:r>
        <w:rPr>
          <w:rFonts w:eastAsiaTheme="minorEastAsia"/>
        </w:rPr>
        <w:t xml:space="preserve"> &amp; </w:t>
      </w:r>
      <w:proofErr w:type="spellStart"/>
      <w:r>
        <w:rPr>
          <w:rFonts w:eastAsiaTheme="minorEastAsia"/>
        </w:rPr>
        <w:t>Hilborn</w:t>
      </w:r>
      <w:proofErr w:type="spellEnd"/>
      <w:r>
        <w:rPr>
          <w:rFonts w:eastAsiaTheme="minorEastAsia"/>
        </w:rPr>
        <w:t xml:space="preserve"> (2007), they had an addition </w:t>
      </w:r>
      <w:proofErr w:type="spellStart"/>
      <w:r>
        <w:rPr>
          <w:rFonts w:eastAsiaTheme="minorEastAsia"/>
        </w:rPr>
        <w:t>Rinit</w:t>
      </w:r>
      <w:proofErr w:type="spellEnd"/>
      <w:r>
        <w:rPr>
          <w:rFonts w:eastAsiaTheme="minorEastAsia"/>
        </w:rPr>
        <w:t xml:space="preserve"> parameter which scaled recruitment during the initialization calculations.</w:t>
      </w:r>
    </w:p>
    <w:p w14:paraId="41C60CED" w14:textId="77777777" w:rsidR="002F5335" w:rsidRDefault="002F5335" w:rsidP="002F5335">
      <w:pPr>
        <w:pStyle w:val="Heading4"/>
      </w:pPr>
      <w:r>
        <w:t>Casal2</w:t>
      </w:r>
    </w:p>
    <w:p w14:paraId="6E4E303F" w14:textId="77777777" w:rsidR="002F5335" w:rsidRDefault="002F5335" w:rsidP="003D4EA0"/>
    <w:p w14:paraId="288F1660" w14:textId="77777777" w:rsidR="003D4EA0" w:rsidRPr="003D4EA0" w:rsidRDefault="003D4EA0" w:rsidP="003D4EA0"/>
    <w:p w14:paraId="63FCF9F2" w14:textId="3A014FD4" w:rsidR="00F22DA2" w:rsidRPr="00D23738" w:rsidRDefault="00000000" w:rsidP="00F22DA2">
      <w:pPr>
        <w:pStyle w:val="Heading4"/>
      </w:pPr>
      <m:oMath>
        <m:sSub>
          <m:sSubPr>
            <m:ctrlPr>
              <w:rPr>
                <w:rFonts w:ascii="Cambria Math" w:hAnsi="Cambria Math"/>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rPr>
            </m:ctrlPr>
          </m:sSubPr>
          <m:e>
            <m:r>
              <w:rPr>
                <w:rFonts w:ascii="Cambria Math" w:hAnsi="Cambria Math"/>
              </w:rPr>
              <m:t>B</m:t>
            </m:r>
          </m:e>
          <m:sub>
            <m:r>
              <w:rPr>
                <w:rFonts w:ascii="Cambria Math" w:hAnsi="Cambria Math"/>
              </w:rPr>
              <m:t>100</m:t>
            </m:r>
          </m:sub>
        </m:sSub>
      </m:oMath>
    </w:p>
    <w:p w14:paraId="2D8ADD30" w14:textId="1B9F6135"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i/>
              </w:rPr>
            </m:ctrlPr>
          </m:sSubPr>
          <m:e>
            <m:r>
              <w:rPr>
                <w:rFonts w:ascii="Cambria Math" w:hAnsi="Cambria Math"/>
              </w:rPr>
              <m:t>B</m:t>
            </m:r>
          </m:e>
          <m:sub>
            <m:r>
              <w:rPr>
                <w:rFonts w:ascii="Cambria Math" w:hAnsi="Cambria Math"/>
              </w:rPr>
              <m:t>100</m:t>
            </m:r>
          </m:sub>
        </m:sSub>
      </m:oMath>
      <w:r w:rsidR="00F22DA2">
        <w:rPr>
          <w:rFonts w:eastAsiaTheme="minorEastAsia"/>
        </w:rPr>
        <w:t xml:space="preserve"> was a conversation I had with Dana Hanselman. The conversation come up with what reference points to use when stock assessments estimate differen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alues.</w:t>
      </w:r>
      <w:r w:rsidR="00810D88">
        <w:rPr>
          <w:rFonts w:eastAsiaTheme="minorEastAsia"/>
        </w:rPr>
        <w:t xml:space="preserve"> I believe there was confusion on what each of these parameters represent.</w:t>
      </w:r>
      <w:r w:rsidR="00C81569">
        <w:rPr>
          <w:rFonts w:eastAsiaTheme="minorEastAsia"/>
        </w:rPr>
        <w:t xml:space="preserve"> Ignoring time-varying changes in </w:t>
      </w:r>
      <w:r w:rsidR="0057718F">
        <w:rPr>
          <w:rFonts w:eastAsiaTheme="minorEastAsia"/>
        </w:rPr>
        <w:t>productivity</w:t>
      </w:r>
      <w:r w:rsidR="00C81569">
        <w:rPr>
          <w:rFonts w:eastAsiaTheme="minorEastAsia"/>
        </w:rPr>
        <w:t xml:space="preserve"> i.e., growth, natural mortality etc. Then </w:t>
      </w:r>
      <w:r w:rsidR="0057718F">
        <w:rPr>
          <w:rFonts w:eastAsiaTheme="minorEastAsia"/>
        </w:rPr>
        <w:t>depletion-based reference point</w:t>
      </w:r>
      <w:r w:rsidR="00C81569">
        <w:rPr>
          <w:rFonts w:eastAsiaTheme="minorEastAsia"/>
        </w:rPr>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w:r w:rsidR="00C81569">
        <w:rPr>
          <w:rFonts w:eastAsiaTheme="minorEastAsia"/>
        </w:rPr>
        <w:t xml:space="preserve">) is </w:t>
      </w:r>
      <w:r w:rsidR="0057718F">
        <w:rPr>
          <w:rFonts w:eastAsiaTheme="minorEastAsia"/>
        </w:rPr>
        <w:t>proportional to</w:t>
      </w:r>
      <w:r w:rsidR="00C81569">
        <w:rPr>
          <w:rFonts w:eastAsiaTheme="minorEastAsia"/>
        </w:rPr>
        <w:t xml:space="preserve"> </w:t>
      </w:r>
      <w:r w:rsidR="0057718F">
        <w:rPr>
          <w:rFonts w:eastAsiaTheme="minorEastAsia"/>
        </w:rPr>
        <w:t>the</w:t>
      </w:r>
      <w:r w:rsidR="00C8156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57718F">
        <w:rPr>
          <w:rFonts w:eastAsiaTheme="minorEastAsia"/>
        </w:rPr>
        <w:t xml:space="preserve"> reference point.</w:t>
      </w:r>
      <w:r w:rsidR="0016469D">
        <w:rPr>
          <w:rFonts w:eastAsiaTheme="minorEastAsia"/>
        </w:rPr>
        <w:t xml:space="preserve"> The first measures whether a stock is an overfished state or not, whereas the latter measures over-fishing.</w:t>
      </w:r>
      <w:r w:rsidR="003728F3">
        <w:rPr>
          <w:rFonts w:eastAsiaTheme="minorEastAsia"/>
        </w:rPr>
        <w:t xml:space="preserve"> The optimal management outcome would be to fish a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maintaining the desired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w:t>
      </w:r>
      <w:proofErr w:type="gramStart"/>
      <w:r w:rsidR="003728F3">
        <w:rPr>
          <w:rFonts w:eastAsiaTheme="minorEastAsia"/>
        </w:rPr>
        <w:t>So</w:t>
      </w:r>
      <w:proofErr w:type="gramEnd"/>
      <w:r w:rsidR="003728F3">
        <w:rPr>
          <w:rFonts w:eastAsiaTheme="minorEastAsia"/>
        </w:rPr>
        <w:t xml:space="preserve"> when there is large uncertainty in estimate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i</w:t>
      </w:r>
      <w:proofErr w:type="spellStart"/>
      <w:r w:rsidR="003728F3">
        <w:rPr>
          <w:rFonts w:eastAsiaTheme="minorEastAsia"/>
        </w:rPr>
        <w:t>t</w:t>
      </w:r>
      <w:proofErr w:type="spellEnd"/>
      <w:r w:rsidR="003728F3">
        <w:rPr>
          <w:rFonts w:eastAsiaTheme="minorEastAsia"/>
        </w:rPr>
        <w:t xml:space="preserve"> is difficult for us to identify if the stock is over-fished but we can still u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to specify whether we are over-fishing.</w:t>
      </w:r>
    </w:p>
    <w:p w14:paraId="6B2720D6" w14:textId="724598E6" w:rsidR="00C35030" w:rsidRPr="0075439C" w:rsidRDefault="00000000" w:rsidP="00B93D7E">
      <w:pPr>
        <w:rPr>
          <w:i/>
        </w:rPr>
      </w:pP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6686A">
        <w:rPr>
          <w:rFonts w:eastAsiaTheme="minorEastAsia"/>
        </w:rPr>
        <w:t xml:space="preserve"> is the equilibrium spawning biomass from assuming recruitment =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6686A">
        <w:rPr>
          <w:rFonts w:eastAsiaTheme="minorEastAsia"/>
        </w:rPr>
        <w:t xml:space="preserve"> and total mortality = natural mortality.</w:t>
      </w:r>
      <w:r w:rsidR="00514C18">
        <w:rPr>
          <w:rFonts w:eastAsiaTheme="minorEastAsia"/>
        </w:rPr>
        <w:t xml:space="preserve"> </w:t>
      </w:r>
      <w:r w:rsidR="0026686A">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00</m:t>
            </m:r>
          </m:sub>
        </m:sSub>
      </m:oMath>
    </w:p>
    <w:p w14:paraId="1D483610" w14:textId="77777777" w:rsidR="00DB4FD3" w:rsidRDefault="00DB4FD3" w:rsidP="00DB4FD3"/>
    <w:p w14:paraId="764ED435" w14:textId="77777777" w:rsidR="00DB4FD3" w:rsidRDefault="00DB4FD3" w:rsidP="00DB4FD3">
      <w:pPr>
        <w:pStyle w:val="Heading3"/>
      </w:pPr>
      <w:r>
        <w:t>Reference points</w:t>
      </w:r>
    </w:p>
    <w:p w14:paraId="492FF1A2" w14:textId="77777777" w:rsidR="00DB4FD3" w:rsidRDefault="00DB4FD3" w:rsidP="00DB4FD3">
      <w:r>
        <w:t xml:space="preserve">Static depletion </w:t>
      </w:r>
    </w:p>
    <w:p w14:paraId="4F55C1C5"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27F78E51" w14:textId="77777777" w:rsidR="00DB4FD3" w:rsidRDefault="00DB4FD3" w:rsidP="00DB4FD3">
      <w:r>
        <w:t xml:space="preserve">Dynamic depletion </w:t>
      </w:r>
    </w:p>
    <w:p w14:paraId="5F1B748B"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B52DE66" w14:textId="77777777" w:rsidR="00DB4FD3" w:rsidRPr="00DF0EA2" w:rsidRDefault="00DB4FD3" w:rsidP="00DB4FD3">
      <w:r>
        <w:t xml:space="preserve">Depletion based on initial year SSB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w:t>
      </w:r>
    </w:p>
    <w:p w14:paraId="752ACA17"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597C8CC" w14:textId="77777777" w:rsidR="00DB4FD3" w:rsidRPr="00117C28" w:rsidRDefault="00DB4FD3" w:rsidP="00DB4FD3">
      <w:pPr>
        <w:rPr>
          <w:rFonts w:eastAsiaTheme="minorEastAsia"/>
          <w:u w:val="single"/>
        </w:rPr>
      </w:pPr>
      <w:r w:rsidRPr="00117C28">
        <w:rPr>
          <w:rFonts w:eastAsiaTheme="minorEastAsia"/>
          <w:u w:val="single"/>
        </w:rPr>
        <w:t>Spawner per recruit (SPR)</w:t>
      </w:r>
    </w:p>
    <w:p w14:paraId="2AFEF814"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127FD310" w14:textId="77777777" w:rsidR="00DB4FD3" w:rsidRPr="00A554B2" w:rsidRDefault="00DB4FD3" w:rsidP="00DB4FD3">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4CD0BE57"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w:t>
      </w:r>
      <m:oMath>
        <m:r>
          <w:rPr>
            <w:rFonts w:ascii="Cambria Math" w:eastAsiaTheme="minorEastAsia" w:hAnsi="Cambria Math"/>
          </w:rPr>
          <m:t>δ</m:t>
        </m:r>
      </m:oMath>
      <w:r>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Pr>
          <w:rFonts w:eastAsiaTheme="minorEastAsia"/>
        </w:rPr>
        <w:t xml:space="preserve">) taken before SSB is calculated. Using the same </w:t>
      </w:r>
      <w:proofErr w:type="gramStart"/>
      <w:r>
        <w:rPr>
          <w:rFonts w:eastAsiaTheme="minorEastAsia"/>
        </w:rPr>
        <w:t>idea</w:t>
      </w:r>
      <w:proofErr w:type="gramEnd"/>
      <w:r>
        <w:rPr>
          <w:rFonts w:eastAsiaTheme="minorEastAsia"/>
        </w:rPr>
        <w:t xml:space="preserve"> you can also calculate Yield per recruit assuming the Baranov catch equation.</w:t>
      </w:r>
    </w:p>
    <w:p w14:paraId="7F22EBEA" w14:textId="77777777" w:rsidR="00DB4FD3" w:rsidRPr="00117C28" w:rsidRDefault="00DB4FD3" w:rsidP="00DB4FD3">
      <w:pPr>
        <w:rPr>
          <w:rFonts w:eastAsiaTheme="minorEastAsia"/>
          <w:u w:val="single"/>
        </w:rPr>
      </w:pPr>
      <w:r w:rsidRPr="00117C28">
        <w:rPr>
          <w:rFonts w:eastAsiaTheme="minorEastAsia"/>
          <w:u w:val="single"/>
        </w:rPr>
        <w:t>Yield per recruit (YPR)</w:t>
      </w:r>
    </w:p>
    <w:p w14:paraId="79C167D1"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0BB8A7DA" w14:textId="77777777" w:rsidR="00DB4FD3" w:rsidRPr="00043F73" w:rsidRDefault="00DB4FD3" w:rsidP="00DB4FD3">
      <w:pPr>
        <w:rPr>
          <w:rFonts w:eastAsiaTheme="minorEastAsia"/>
        </w:rPr>
      </w:pPr>
      <m:oMathPara>
        <m:oMath>
          <m:r>
            <w:rPr>
              <w:rFonts w:ascii="Cambria Math" w:eastAsiaTheme="minorEastAsia" w:hAnsi="Cambria Math"/>
            </w:rPr>
            <w:lastRenderedPageBreak/>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460C1177" w14:textId="77777777" w:rsidR="00DB4FD3" w:rsidRPr="00A554B2" w:rsidRDefault="00DB4FD3" w:rsidP="00DB4FD3">
      <w:pPr>
        <w:rPr>
          <w:rFonts w:eastAsiaTheme="minorEastAsia"/>
        </w:rPr>
      </w:pPr>
    </w:p>
    <w:p w14:paraId="5806CFB5"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Using the same </w:t>
      </w:r>
      <w:proofErr w:type="gramStart"/>
      <w:r>
        <w:rPr>
          <w:rFonts w:eastAsiaTheme="minorEastAsia"/>
        </w:rPr>
        <w:t>idea</w:t>
      </w:r>
      <w:proofErr w:type="gramEnd"/>
      <w:r>
        <w:rPr>
          <w:rFonts w:eastAsiaTheme="minorEastAsia"/>
        </w:rPr>
        <w:t xml:space="preserve"> you can also calculate Yield per recruit assuming the Baranov catch equation.</w:t>
      </w:r>
    </w:p>
    <w:p w14:paraId="185B258D" w14:textId="77777777" w:rsidR="00DB4FD3" w:rsidRDefault="00DB4FD3" w:rsidP="00DB4FD3">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maximiz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of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equals 0.1.</w:t>
      </w:r>
    </w:p>
    <w:p w14:paraId="7BBC610B" w14:textId="77777777" w:rsidR="00DB4FD3" w:rsidRPr="00117C28" w:rsidRDefault="00DB4FD3" w:rsidP="00DB4FD3">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04E3E680" w14:textId="77777777" w:rsidR="00DB4FD3" w:rsidRDefault="00DB4FD3" w:rsidP="00DB4FD3"/>
    <w:p w14:paraId="360E6796" w14:textId="77777777" w:rsidR="00DB4FD3" w:rsidRDefault="00DB4FD3" w:rsidP="00DB4FD3"/>
    <w:p w14:paraId="61A8A9FA" w14:textId="77777777" w:rsidR="00DB4FD3" w:rsidRPr="00117C28" w:rsidRDefault="00DB4FD3" w:rsidP="00DB4FD3">
      <w:pPr>
        <w:rPr>
          <w:rFonts w:eastAsiaTheme="minorEastAsia"/>
          <w:u w:val="single"/>
        </w:rPr>
      </w:pPr>
      <w:r>
        <w:rPr>
          <w:rFonts w:eastAsiaTheme="minorEastAsia"/>
          <w:u w:val="single"/>
        </w:rPr>
        <w:t>Estimating Reference points</w:t>
      </w:r>
    </w:p>
    <w:p w14:paraId="1E8DB669" w14:textId="77777777" w:rsidR="00DB4FD3" w:rsidRDefault="00DB4FD3" w:rsidP="00DB4FD3">
      <w:r>
        <w:t>We used the same minimization criteria to estimate reference points as described by (</w:t>
      </w:r>
      <w:proofErr w:type="spellStart"/>
      <w:r w:rsidRPr="008B5D50">
        <w:t>Albertsen</w:t>
      </w:r>
      <w:proofErr w:type="spellEnd"/>
      <w:r w:rsidRPr="008B5D50">
        <w:t xml:space="preserve"> &amp; </w:t>
      </w:r>
      <w:proofErr w:type="spellStart"/>
      <w:r w:rsidRPr="008B5D50">
        <w:t>Trijoulet</w:t>
      </w:r>
      <w:proofErr w:type="spellEnd"/>
      <w:r w:rsidRPr="008B5D50">
        <w:t xml:space="preserve"> 2020</w:t>
      </w:r>
      <w:r>
        <w:t>). Estimation of reference points was done inside the EM with other estimated parameters. This was done to leverage the automatic standard error derivation that TMB does which will include parameter uncertainty from related estimated parameters.</w:t>
      </w:r>
    </w:p>
    <w:p w14:paraId="3D9BA4C6" w14:textId="77777777" w:rsidR="00DB4FD3" w:rsidRDefault="00DB4FD3" w:rsidP="00DB4FD3"/>
    <w:p w14:paraId="43FB2176" w14:textId="77777777" w:rsidR="00F11515" w:rsidRDefault="00F11515" w:rsidP="00F11515">
      <w:pPr>
        <w:pStyle w:val="Caption"/>
        <w:keepNext/>
      </w:pPr>
      <w:r>
        <w:t xml:space="preserve">Table </w:t>
      </w:r>
      <w:fldSimple w:instr=" SEQ Table \* ARABIC ">
        <w:r>
          <w:rPr>
            <w:noProof/>
          </w:rPr>
          <w:t>1</w:t>
        </w:r>
      </w:fldSimple>
      <w:r>
        <w:t>: OM and EM combinations for a given life-history</w:t>
      </w:r>
    </w:p>
    <w:tbl>
      <w:tblPr>
        <w:tblStyle w:val="TableGrid"/>
        <w:tblW w:w="9679" w:type="dxa"/>
        <w:tblLook w:val="04A0" w:firstRow="1" w:lastRow="0" w:firstColumn="1" w:lastColumn="0" w:noHBand="0" w:noVBand="1"/>
      </w:tblPr>
      <w:tblGrid>
        <w:gridCol w:w="3329"/>
        <w:gridCol w:w="3177"/>
        <w:gridCol w:w="3173"/>
      </w:tblGrid>
      <w:tr w:rsidR="00F11515" w:rsidRPr="00DA640C" w14:paraId="64EAB78F" w14:textId="77777777" w:rsidTr="00CB06B4">
        <w:trPr>
          <w:trHeight w:val="333"/>
        </w:trPr>
        <w:tc>
          <w:tcPr>
            <w:tcW w:w="9679" w:type="dxa"/>
            <w:gridSpan w:val="3"/>
          </w:tcPr>
          <w:p w14:paraId="143F8C01" w14:textId="77777777" w:rsidR="00F11515" w:rsidRPr="00DA640C" w:rsidRDefault="00F11515" w:rsidP="00CB06B4">
            <w:pPr>
              <w:jc w:val="center"/>
              <w:rPr>
                <w:sz w:val="36"/>
                <w:szCs w:val="36"/>
              </w:rPr>
            </w:pPr>
            <w:r w:rsidRPr="00DA640C">
              <w:rPr>
                <w:sz w:val="36"/>
                <w:szCs w:val="36"/>
              </w:rPr>
              <w:t>OM scenarios (these will be repeated for each life-history x3)</w:t>
            </w:r>
          </w:p>
        </w:tc>
      </w:tr>
      <w:tr w:rsidR="00F11515" w:rsidRPr="00DA640C" w14:paraId="59EF9DB6" w14:textId="77777777" w:rsidTr="00CB06B4">
        <w:trPr>
          <w:trHeight w:val="333"/>
        </w:trPr>
        <w:tc>
          <w:tcPr>
            <w:tcW w:w="3226" w:type="dxa"/>
          </w:tcPr>
          <w:p w14:paraId="1B90E7CE" w14:textId="77777777" w:rsidR="00F11515" w:rsidRPr="00DA640C" w:rsidRDefault="00F11515" w:rsidP="00CB06B4">
            <w:pPr>
              <w:jc w:val="center"/>
              <w:rPr>
                <w:sz w:val="28"/>
                <w:szCs w:val="28"/>
              </w:rPr>
            </w:pPr>
            <w:r w:rsidRPr="00DA640C">
              <w:rPr>
                <w:sz w:val="28"/>
                <w:szCs w:val="28"/>
              </w:rPr>
              <w:t>Label</w:t>
            </w:r>
            <w:r>
              <w:rPr>
                <w:sz w:val="28"/>
                <w:szCs w:val="28"/>
              </w:rPr>
              <w:t xml:space="preserve"> (</w:t>
            </w:r>
            <w:proofErr w:type="spellStart"/>
            <w:r>
              <w:rPr>
                <w:sz w:val="28"/>
                <w:szCs w:val="28"/>
              </w:rPr>
              <w:t>OM_initial_rebuild</w:t>
            </w:r>
            <w:proofErr w:type="spellEnd"/>
            <w:r>
              <w:rPr>
                <w:sz w:val="28"/>
                <w:szCs w:val="28"/>
              </w:rPr>
              <w:t>)</w:t>
            </w:r>
          </w:p>
        </w:tc>
        <w:tc>
          <w:tcPr>
            <w:tcW w:w="3226" w:type="dxa"/>
          </w:tcPr>
          <w:p w14:paraId="2119912B" w14:textId="77777777" w:rsidR="00F11515" w:rsidRPr="00DA640C" w:rsidRDefault="00F11515" w:rsidP="00CB06B4">
            <w:pPr>
              <w:jc w:val="center"/>
              <w:rPr>
                <w:sz w:val="28"/>
                <w:szCs w:val="28"/>
              </w:rPr>
            </w:pPr>
            <w:r w:rsidRPr="00DA640C">
              <w:rPr>
                <w:sz w:val="28"/>
                <w:szCs w:val="28"/>
              </w:rPr>
              <w:t>Initial depletion</w:t>
            </w:r>
          </w:p>
        </w:tc>
        <w:tc>
          <w:tcPr>
            <w:tcW w:w="3227" w:type="dxa"/>
          </w:tcPr>
          <w:p w14:paraId="6CE2F576" w14:textId="77777777" w:rsidR="00F11515" w:rsidRPr="00DA640C" w:rsidRDefault="00F11515" w:rsidP="00CB06B4">
            <w:pPr>
              <w:jc w:val="center"/>
              <w:rPr>
                <w:sz w:val="28"/>
                <w:szCs w:val="28"/>
              </w:rPr>
            </w:pPr>
            <w:r>
              <w:rPr>
                <w:sz w:val="28"/>
                <w:szCs w:val="28"/>
              </w:rPr>
              <w:t>Constant F</w:t>
            </w:r>
          </w:p>
        </w:tc>
      </w:tr>
      <w:tr w:rsidR="00F11515" w:rsidRPr="00DA640C" w14:paraId="66C4CE65" w14:textId="77777777" w:rsidTr="00CB06B4">
        <w:trPr>
          <w:trHeight w:val="359"/>
        </w:trPr>
        <w:tc>
          <w:tcPr>
            <w:tcW w:w="3226" w:type="dxa"/>
          </w:tcPr>
          <w:p w14:paraId="5882340B" w14:textId="77777777" w:rsidR="00F11515" w:rsidRPr="00DA640C" w:rsidRDefault="00F11515" w:rsidP="00CB06B4">
            <w:pPr>
              <w:jc w:val="center"/>
            </w:pPr>
            <w:r w:rsidRPr="00DA640C">
              <w:t>OM_100_50</w:t>
            </w:r>
          </w:p>
        </w:tc>
        <w:tc>
          <w:tcPr>
            <w:tcW w:w="3226" w:type="dxa"/>
          </w:tcPr>
          <w:p w14:paraId="16137D8A" w14:textId="77777777" w:rsidR="00F11515" w:rsidRPr="00DA640C" w:rsidRDefault="00F11515" w:rsidP="00CB06B4">
            <w:pPr>
              <w:jc w:val="center"/>
            </w:pPr>
            <w:r w:rsidRPr="00DA640C">
              <w:t>100%</w:t>
            </w:r>
          </w:p>
        </w:tc>
        <w:tc>
          <w:tcPr>
            <w:tcW w:w="3227" w:type="dxa"/>
          </w:tcPr>
          <w:p w14:paraId="04C3CE0F" w14:textId="77777777" w:rsidR="00F11515" w:rsidRPr="00DA640C" w:rsidRDefault="00F11515" w:rsidP="00CB06B4">
            <w:pPr>
              <w:jc w:val="center"/>
            </w:pPr>
            <w:r w:rsidRPr="00DA640C">
              <w:t>50%</w:t>
            </w:r>
          </w:p>
        </w:tc>
      </w:tr>
      <w:tr w:rsidR="00F11515" w:rsidRPr="00DA640C" w14:paraId="63D11D1F" w14:textId="77777777" w:rsidTr="00CB06B4">
        <w:trPr>
          <w:trHeight w:val="333"/>
        </w:trPr>
        <w:tc>
          <w:tcPr>
            <w:tcW w:w="3226" w:type="dxa"/>
          </w:tcPr>
          <w:p w14:paraId="272ED455" w14:textId="77777777" w:rsidR="00F11515" w:rsidRPr="00DA640C" w:rsidRDefault="00F11515" w:rsidP="00CB06B4">
            <w:pPr>
              <w:jc w:val="center"/>
            </w:pPr>
            <w:r w:rsidRPr="00DA640C">
              <w:t>OM_100_35</w:t>
            </w:r>
          </w:p>
        </w:tc>
        <w:tc>
          <w:tcPr>
            <w:tcW w:w="3226" w:type="dxa"/>
          </w:tcPr>
          <w:p w14:paraId="4A9479F9" w14:textId="77777777" w:rsidR="00F11515" w:rsidRPr="00DA640C" w:rsidRDefault="00F11515" w:rsidP="00CB06B4">
            <w:pPr>
              <w:jc w:val="center"/>
            </w:pPr>
            <w:r w:rsidRPr="00DA640C">
              <w:t>100%</w:t>
            </w:r>
          </w:p>
        </w:tc>
        <w:tc>
          <w:tcPr>
            <w:tcW w:w="3227" w:type="dxa"/>
          </w:tcPr>
          <w:p w14:paraId="3D182F08" w14:textId="77777777" w:rsidR="00F11515" w:rsidRPr="00DA640C" w:rsidRDefault="00F11515" w:rsidP="00CB06B4">
            <w:pPr>
              <w:jc w:val="center"/>
            </w:pPr>
            <w:r w:rsidRPr="00DA640C">
              <w:t>35%</w:t>
            </w:r>
          </w:p>
        </w:tc>
      </w:tr>
      <w:tr w:rsidR="00F11515" w:rsidRPr="00DA640C" w14:paraId="1937A0CB" w14:textId="77777777" w:rsidTr="00CB06B4">
        <w:trPr>
          <w:trHeight w:val="333"/>
        </w:trPr>
        <w:tc>
          <w:tcPr>
            <w:tcW w:w="3226" w:type="dxa"/>
          </w:tcPr>
          <w:p w14:paraId="68571895" w14:textId="77777777" w:rsidR="00F11515" w:rsidRPr="00DA640C" w:rsidRDefault="00F11515" w:rsidP="00CB06B4">
            <w:pPr>
              <w:jc w:val="center"/>
            </w:pPr>
            <w:r w:rsidRPr="00DA640C">
              <w:t>OM_100_10</w:t>
            </w:r>
          </w:p>
        </w:tc>
        <w:tc>
          <w:tcPr>
            <w:tcW w:w="3226" w:type="dxa"/>
          </w:tcPr>
          <w:p w14:paraId="705702AA" w14:textId="77777777" w:rsidR="00F11515" w:rsidRPr="00DA640C" w:rsidRDefault="00F11515" w:rsidP="00CB06B4">
            <w:pPr>
              <w:jc w:val="center"/>
            </w:pPr>
            <w:r w:rsidRPr="00DA640C">
              <w:t>100%</w:t>
            </w:r>
          </w:p>
        </w:tc>
        <w:tc>
          <w:tcPr>
            <w:tcW w:w="3227" w:type="dxa"/>
          </w:tcPr>
          <w:p w14:paraId="550E1B3C" w14:textId="77777777" w:rsidR="00F11515" w:rsidRPr="00DA640C" w:rsidRDefault="00F11515" w:rsidP="00CB06B4">
            <w:pPr>
              <w:jc w:val="center"/>
            </w:pPr>
            <w:r w:rsidRPr="00DA640C">
              <w:t>10%</w:t>
            </w:r>
          </w:p>
        </w:tc>
      </w:tr>
      <w:tr w:rsidR="00F11515" w:rsidRPr="00DA640C" w14:paraId="03AD4FFF" w14:textId="77777777" w:rsidTr="00CB06B4">
        <w:trPr>
          <w:trHeight w:val="349"/>
        </w:trPr>
        <w:tc>
          <w:tcPr>
            <w:tcW w:w="3226" w:type="dxa"/>
          </w:tcPr>
          <w:p w14:paraId="062056FA" w14:textId="77777777" w:rsidR="00F11515" w:rsidRPr="00DA640C" w:rsidRDefault="00F11515" w:rsidP="00CB06B4">
            <w:pPr>
              <w:jc w:val="center"/>
            </w:pPr>
            <w:r w:rsidRPr="00DA640C">
              <w:t>OM_75_50</w:t>
            </w:r>
          </w:p>
        </w:tc>
        <w:tc>
          <w:tcPr>
            <w:tcW w:w="3226" w:type="dxa"/>
          </w:tcPr>
          <w:p w14:paraId="21B57662" w14:textId="77777777" w:rsidR="00F11515" w:rsidRPr="00DA640C" w:rsidRDefault="00F11515" w:rsidP="00CB06B4">
            <w:pPr>
              <w:jc w:val="center"/>
            </w:pPr>
            <w:r w:rsidRPr="00DA640C">
              <w:t>75%</w:t>
            </w:r>
          </w:p>
        </w:tc>
        <w:tc>
          <w:tcPr>
            <w:tcW w:w="3227" w:type="dxa"/>
          </w:tcPr>
          <w:p w14:paraId="498B64F8" w14:textId="77777777" w:rsidR="00F11515" w:rsidRPr="00DA640C" w:rsidRDefault="00F11515" w:rsidP="00CB06B4">
            <w:pPr>
              <w:jc w:val="center"/>
            </w:pPr>
            <w:r w:rsidRPr="00DA640C">
              <w:t>50%</w:t>
            </w:r>
          </w:p>
        </w:tc>
      </w:tr>
      <w:tr w:rsidR="00F11515" w:rsidRPr="00DA640C" w14:paraId="7E0114B4" w14:textId="77777777" w:rsidTr="00CB06B4">
        <w:trPr>
          <w:trHeight w:val="333"/>
        </w:trPr>
        <w:tc>
          <w:tcPr>
            <w:tcW w:w="3226" w:type="dxa"/>
          </w:tcPr>
          <w:p w14:paraId="2AE28B35" w14:textId="77777777" w:rsidR="00F11515" w:rsidRPr="00DA640C" w:rsidRDefault="00F11515" w:rsidP="00CB06B4">
            <w:pPr>
              <w:jc w:val="center"/>
            </w:pPr>
            <w:r w:rsidRPr="00DA640C">
              <w:t>OM_75_35</w:t>
            </w:r>
          </w:p>
        </w:tc>
        <w:tc>
          <w:tcPr>
            <w:tcW w:w="3226" w:type="dxa"/>
          </w:tcPr>
          <w:p w14:paraId="5003321D" w14:textId="77777777" w:rsidR="00F11515" w:rsidRPr="00DA640C" w:rsidRDefault="00F11515" w:rsidP="00CB06B4">
            <w:pPr>
              <w:jc w:val="center"/>
            </w:pPr>
            <w:r w:rsidRPr="00DA640C">
              <w:t>75%</w:t>
            </w:r>
          </w:p>
        </w:tc>
        <w:tc>
          <w:tcPr>
            <w:tcW w:w="3227" w:type="dxa"/>
          </w:tcPr>
          <w:p w14:paraId="25A675C7" w14:textId="77777777" w:rsidR="00F11515" w:rsidRPr="00DA640C" w:rsidRDefault="00F11515" w:rsidP="00CB06B4">
            <w:pPr>
              <w:jc w:val="center"/>
            </w:pPr>
            <w:r w:rsidRPr="00DA640C">
              <w:t>35%</w:t>
            </w:r>
          </w:p>
        </w:tc>
      </w:tr>
      <w:tr w:rsidR="00F11515" w:rsidRPr="00DA640C" w14:paraId="6CE09329" w14:textId="77777777" w:rsidTr="00CB06B4">
        <w:trPr>
          <w:trHeight w:val="333"/>
        </w:trPr>
        <w:tc>
          <w:tcPr>
            <w:tcW w:w="3226" w:type="dxa"/>
          </w:tcPr>
          <w:p w14:paraId="0A842D30" w14:textId="77777777" w:rsidR="00F11515" w:rsidRPr="00DA640C" w:rsidRDefault="00F11515" w:rsidP="00CB06B4">
            <w:pPr>
              <w:jc w:val="center"/>
            </w:pPr>
            <w:r w:rsidRPr="00DA640C">
              <w:t>OM_75_10</w:t>
            </w:r>
          </w:p>
        </w:tc>
        <w:tc>
          <w:tcPr>
            <w:tcW w:w="3226" w:type="dxa"/>
          </w:tcPr>
          <w:p w14:paraId="0BC63E37" w14:textId="77777777" w:rsidR="00F11515" w:rsidRPr="00DA640C" w:rsidRDefault="00F11515" w:rsidP="00CB06B4">
            <w:pPr>
              <w:jc w:val="center"/>
            </w:pPr>
            <w:r w:rsidRPr="00DA640C">
              <w:t>75%</w:t>
            </w:r>
          </w:p>
        </w:tc>
        <w:tc>
          <w:tcPr>
            <w:tcW w:w="3227" w:type="dxa"/>
          </w:tcPr>
          <w:p w14:paraId="4F4D8B29" w14:textId="77777777" w:rsidR="00F11515" w:rsidRPr="00DA640C" w:rsidRDefault="00F11515" w:rsidP="00CB06B4">
            <w:pPr>
              <w:jc w:val="center"/>
            </w:pPr>
            <w:r w:rsidRPr="00DA640C">
              <w:t>10%</w:t>
            </w:r>
          </w:p>
        </w:tc>
      </w:tr>
      <w:tr w:rsidR="00F11515" w:rsidRPr="00DA640C" w14:paraId="73651495" w14:textId="77777777" w:rsidTr="00CB06B4">
        <w:trPr>
          <w:trHeight w:val="333"/>
        </w:trPr>
        <w:tc>
          <w:tcPr>
            <w:tcW w:w="3226" w:type="dxa"/>
          </w:tcPr>
          <w:p w14:paraId="7E7A81FA" w14:textId="77777777" w:rsidR="00F11515" w:rsidRPr="00DA640C" w:rsidRDefault="00F11515" w:rsidP="00CB06B4">
            <w:pPr>
              <w:jc w:val="center"/>
            </w:pPr>
            <w:r w:rsidRPr="00DA640C">
              <w:t>OM_50_50</w:t>
            </w:r>
          </w:p>
        </w:tc>
        <w:tc>
          <w:tcPr>
            <w:tcW w:w="3226" w:type="dxa"/>
          </w:tcPr>
          <w:p w14:paraId="3CD95E37" w14:textId="77777777" w:rsidR="00F11515" w:rsidRPr="00DA640C" w:rsidRDefault="00F11515" w:rsidP="00CB06B4">
            <w:pPr>
              <w:jc w:val="center"/>
            </w:pPr>
            <w:r w:rsidRPr="00DA640C">
              <w:t>50%</w:t>
            </w:r>
          </w:p>
        </w:tc>
        <w:tc>
          <w:tcPr>
            <w:tcW w:w="3227" w:type="dxa"/>
          </w:tcPr>
          <w:p w14:paraId="7A002A56" w14:textId="77777777" w:rsidR="00F11515" w:rsidRPr="00DA640C" w:rsidRDefault="00F11515" w:rsidP="00CB06B4">
            <w:pPr>
              <w:jc w:val="center"/>
            </w:pPr>
            <w:r w:rsidRPr="00DA640C">
              <w:t>50%</w:t>
            </w:r>
          </w:p>
        </w:tc>
      </w:tr>
      <w:tr w:rsidR="00F11515" w:rsidRPr="00DA640C" w14:paraId="40BA7F0A" w14:textId="77777777" w:rsidTr="00CB06B4">
        <w:trPr>
          <w:trHeight w:val="333"/>
        </w:trPr>
        <w:tc>
          <w:tcPr>
            <w:tcW w:w="3226" w:type="dxa"/>
          </w:tcPr>
          <w:p w14:paraId="07D39556" w14:textId="77777777" w:rsidR="00F11515" w:rsidRPr="00DA640C" w:rsidRDefault="00F11515" w:rsidP="00CB06B4">
            <w:pPr>
              <w:jc w:val="center"/>
            </w:pPr>
            <w:r w:rsidRPr="00DA640C">
              <w:t>OM_50_35</w:t>
            </w:r>
          </w:p>
        </w:tc>
        <w:tc>
          <w:tcPr>
            <w:tcW w:w="3226" w:type="dxa"/>
          </w:tcPr>
          <w:p w14:paraId="5B14CBCC" w14:textId="77777777" w:rsidR="00F11515" w:rsidRPr="00DA640C" w:rsidRDefault="00F11515" w:rsidP="00CB06B4">
            <w:pPr>
              <w:jc w:val="center"/>
            </w:pPr>
            <w:r w:rsidRPr="00DA640C">
              <w:t>50%</w:t>
            </w:r>
          </w:p>
        </w:tc>
        <w:tc>
          <w:tcPr>
            <w:tcW w:w="3227" w:type="dxa"/>
          </w:tcPr>
          <w:p w14:paraId="47DB3CDB" w14:textId="77777777" w:rsidR="00F11515" w:rsidRPr="00DA640C" w:rsidRDefault="00F11515" w:rsidP="00CB06B4">
            <w:pPr>
              <w:jc w:val="center"/>
            </w:pPr>
            <w:r w:rsidRPr="00DA640C">
              <w:t>35%</w:t>
            </w:r>
          </w:p>
        </w:tc>
      </w:tr>
      <w:tr w:rsidR="00F11515" w:rsidRPr="00DA640C" w14:paraId="526FA29C" w14:textId="77777777" w:rsidTr="00CB06B4">
        <w:trPr>
          <w:trHeight w:val="333"/>
        </w:trPr>
        <w:tc>
          <w:tcPr>
            <w:tcW w:w="3226" w:type="dxa"/>
          </w:tcPr>
          <w:p w14:paraId="4DA88889" w14:textId="77777777" w:rsidR="00F11515" w:rsidRPr="00DA640C" w:rsidRDefault="00F11515" w:rsidP="00CB06B4">
            <w:pPr>
              <w:jc w:val="center"/>
            </w:pPr>
            <w:r w:rsidRPr="00DA640C">
              <w:t>OM_50_10</w:t>
            </w:r>
          </w:p>
        </w:tc>
        <w:tc>
          <w:tcPr>
            <w:tcW w:w="3226" w:type="dxa"/>
          </w:tcPr>
          <w:p w14:paraId="558ACACE" w14:textId="77777777" w:rsidR="00F11515" w:rsidRPr="00DA640C" w:rsidRDefault="00F11515" w:rsidP="00CB06B4">
            <w:pPr>
              <w:jc w:val="center"/>
            </w:pPr>
            <w:r w:rsidRPr="00DA640C">
              <w:t>50%</w:t>
            </w:r>
          </w:p>
        </w:tc>
        <w:tc>
          <w:tcPr>
            <w:tcW w:w="3227" w:type="dxa"/>
          </w:tcPr>
          <w:p w14:paraId="48933546" w14:textId="77777777" w:rsidR="00F11515" w:rsidRPr="00DA640C" w:rsidRDefault="00F11515" w:rsidP="00CB06B4">
            <w:pPr>
              <w:jc w:val="center"/>
            </w:pPr>
            <w:r w:rsidRPr="00DA640C">
              <w:t>10%</w:t>
            </w:r>
          </w:p>
        </w:tc>
      </w:tr>
      <w:tr w:rsidR="00F11515" w:rsidRPr="00DA640C" w14:paraId="09877AF4" w14:textId="77777777" w:rsidTr="00CB06B4">
        <w:trPr>
          <w:trHeight w:val="333"/>
        </w:trPr>
        <w:tc>
          <w:tcPr>
            <w:tcW w:w="3226" w:type="dxa"/>
          </w:tcPr>
          <w:p w14:paraId="1FBE0EE5" w14:textId="77777777" w:rsidR="00F11515" w:rsidRPr="00DA640C" w:rsidRDefault="00F11515" w:rsidP="00CB06B4">
            <w:pPr>
              <w:jc w:val="center"/>
            </w:pPr>
            <w:r w:rsidRPr="00DA640C">
              <w:t>OM_25_50</w:t>
            </w:r>
          </w:p>
        </w:tc>
        <w:tc>
          <w:tcPr>
            <w:tcW w:w="3226" w:type="dxa"/>
          </w:tcPr>
          <w:p w14:paraId="594E20F6" w14:textId="77777777" w:rsidR="00F11515" w:rsidRPr="00DA640C" w:rsidRDefault="00F11515" w:rsidP="00CB06B4">
            <w:pPr>
              <w:jc w:val="center"/>
            </w:pPr>
            <w:r w:rsidRPr="00DA640C">
              <w:t>25%</w:t>
            </w:r>
          </w:p>
        </w:tc>
        <w:tc>
          <w:tcPr>
            <w:tcW w:w="3227" w:type="dxa"/>
          </w:tcPr>
          <w:p w14:paraId="255358EE" w14:textId="77777777" w:rsidR="00F11515" w:rsidRPr="00DA640C" w:rsidRDefault="00F11515" w:rsidP="00CB06B4">
            <w:pPr>
              <w:jc w:val="center"/>
            </w:pPr>
            <w:r w:rsidRPr="00DA640C">
              <w:t>50%</w:t>
            </w:r>
          </w:p>
        </w:tc>
      </w:tr>
      <w:tr w:rsidR="00F11515" w:rsidRPr="00DA640C" w14:paraId="5BC49FEB" w14:textId="77777777" w:rsidTr="00CB06B4">
        <w:trPr>
          <w:trHeight w:val="333"/>
        </w:trPr>
        <w:tc>
          <w:tcPr>
            <w:tcW w:w="3226" w:type="dxa"/>
          </w:tcPr>
          <w:p w14:paraId="2D84A9F9" w14:textId="77777777" w:rsidR="00F11515" w:rsidRPr="00DA640C" w:rsidRDefault="00F11515" w:rsidP="00CB06B4">
            <w:pPr>
              <w:jc w:val="center"/>
            </w:pPr>
            <w:r w:rsidRPr="00DA640C">
              <w:t>OM_25_35</w:t>
            </w:r>
          </w:p>
        </w:tc>
        <w:tc>
          <w:tcPr>
            <w:tcW w:w="3226" w:type="dxa"/>
          </w:tcPr>
          <w:p w14:paraId="55798C4C" w14:textId="77777777" w:rsidR="00F11515" w:rsidRPr="00DA640C" w:rsidRDefault="00F11515" w:rsidP="00CB06B4">
            <w:pPr>
              <w:jc w:val="center"/>
            </w:pPr>
            <w:r w:rsidRPr="00DA640C">
              <w:t>25%</w:t>
            </w:r>
          </w:p>
        </w:tc>
        <w:tc>
          <w:tcPr>
            <w:tcW w:w="3227" w:type="dxa"/>
          </w:tcPr>
          <w:p w14:paraId="33082D75" w14:textId="77777777" w:rsidR="00F11515" w:rsidRPr="00DA640C" w:rsidRDefault="00F11515" w:rsidP="00CB06B4">
            <w:pPr>
              <w:jc w:val="center"/>
            </w:pPr>
            <w:r w:rsidRPr="00DA640C">
              <w:t>35%</w:t>
            </w:r>
          </w:p>
        </w:tc>
      </w:tr>
      <w:tr w:rsidR="00F11515" w:rsidRPr="00DA640C" w14:paraId="105DC0A4" w14:textId="77777777" w:rsidTr="00CB06B4">
        <w:trPr>
          <w:trHeight w:val="333"/>
        </w:trPr>
        <w:tc>
          <w:tcPr>
            <w:tcW w:w="3226" w:type="dxa"/>
          </w:tcPr>
          <w:p w14:paraId="2137DFFA" w14:textId="77777777" w:rsidR="00F11515" w:rsidRPr="00DA640C" w:rsidRDefault="00F11515" w:rsidP="00CB06B4">
            <w:pPr>
              <w:jc w:val="center"/>
            </w:pPr>
            <w:r w:rsidRPr="00DA640C">
              <w:t>OM_25_10</w:t>
            </w:r>
          </w:p>
        </w:tc>
        <w:tc>
          <w:tcPr>
            <w:tcW w:w="3226" w:type="dxa"/>
          </w:tcPr>
          <w:p w14:paraId="779838FB" w14:textId="77777777" w:rsidR="00F11515" w:rsidRPr="00DA640C" w:rsidRDefault="00F11515" w:rsidP="00CB06B4">
            <w:pPr>
              <w:jc w:val="center"/>
            </w:pPr>
            <w:r w:rsidRPr="00DA640C">
              <w:t>25%</w:t>
            </w:r>
          </w:p>
        </w:tc>
        <w:tc>
          <w:tcPr>
            <w:tcW w:w="3227" w:type="dxa"/>
          </w:tcPr>
          <w:p w14:paraId="25CEFA1C" w14:textId="77777777" w:rsidR="00F11515" w:rsidRPr="00DA640C" w:rsidRDefault="00F11515" w:rsidP="00CB06B4">
            <w:pPr>
              <w:jc w:val="center"/>
            </w:pPr>
            <w:r w:rsidRPr="00DA640C">
              <w:t>10%</w:t>
            </w:r>
          </w:p>
        </w:tc>
      </w:tr>
      <w:tr w:rsidR="00F11515" w:rsidRPr="00DA640C" w14:paraId="53DAEF17" w14:textId="77777777" w:rsidTr="00CB06B4">
        <w:trPr>
          <w:trHeight w:val="333"/>
        </w:trPr>
        <w:tc>
          <w:tcPr>
            <w:tcW w:w="9679" w:type="dxa"/>
            <w:gridSpan w:val="3"/>
          </w:tcPr>
          <w:p w14:paraId="77B41D74" w14:textId="77777777" w:rsidR="00F11515" w:rsidRPr="00DA640C" w:rsidRDefault="00F11515" w:rsidP="00CB06B4">
            <w:pPr>
              <w:jc w:val="center"/>
              <w:rPr>
                <w:sz w:val="36"/>
                <w:szCs w:val="36"/>
              </w:rPr>
            </w:pPr>
            <w:r w:rsidRPr="00DA640C">
              <w:rPr>
                <w:sz w:val="36"/>
                <w:szCs w:val="36"/>
              </w:rPr>
              <w:t>EM scenarios (these will be applied to each OM scenario)</w:t>
            </w:r>
          </w:p>
        </w:tc>
      </w:tr>
      <w:tr w:rsidR="00F11515" w:rsidRPr="00DA640C" w14:paraId="50753A32" w14:textId="77777777" w:rsidTr="00CB06B4">
        <w:trPr>
          <w:trHeight w:val="333"/>
        </w:trPr>
        <w:tc>
          <w:tcPr>
            <w:tcW w:w="3226" w:type="dxa"/>
          </w:tcPr>
          <w:p w14:paraId="11131A41" w14:textId="77777777" w:rsidR="00F11515" w:rsidRPr="00DA640C" w:rsidRDefault="00F11515" w:rsidP="00CB06B4">
            <w:pPr>
              <w:jc w:val="center"/>
              <w:rPr>
                <w:sz w:val="28"/>
                <w:szCs w:val="28"/>
              </w:rPr>
            </w:pPr>
            <w:r w:rsidRPr="00DA640C">
              <w:rPr>
                <w:sz w:val="28"/>
                <w:szCs w:val="28"/>
              </w:rPr>
              <w:t>Label</w:t>
            </w:r>
            <w:r>
              <w:rPr>
                <w:sz w:val="28"/>
                <w:szCs w:val="28"/>
              </w:rPr>
              <w:t xml:space="preserve"> </w:t>
            </w:r>
            <w:r>
              <w:rPr>
                <w:sz w:val="28"/>
                <w:szCs w:val="28"/>
              </w:rPr>
              <w:lastRenderedPageBreak/>
              <w:t>(</w:t>
            </w:r>
            <w:proofErr w:type="spellStart"/>
            <w:r>
              <w:rPr>
                <w:sz w:val="28"/>
                <w:szCs w:val="28"/>
              </w:rPr>
              <w:t>EM_assumption_terminal</w:t>
            </w:r>
            <w:proofErr w:type="spellEnd"/>
            <w:r>
              <w:rPr>
                <w:sz w:val="28"/>
                <w:szCs w:val="28"/>
              </w:rPr>
              <w:t>)</w:t>
            </w:r>
          </w:p>
        </w:tc>
        <w:tc>
          <w:tcPr>
            <w:tcW w:w="3226" w:type="dxa"/>
          </w:tcPr>
          <w:p w14:paraId="24E2DB60" w14:textId="77777777" w:rsidR="00F11515" w:rsidRPr="00DA640C" w:rsidRDefault="00F11515" w:rsidP="00CB06B4">
            <w:pPr>
              <w:jc w:val="center"/>
              <w:rPr>
                <w:sz w:val="28"/>
                <w:szCs w:val="28"/>
              </w:rPr>
            </w:pPr>
            <w:r w:rsidRPr="00DA640C">
              <w:rPr>
                <w:sz w:val="28"/>
                <w:szCs w:val="28"/>
              </w:rPr>
              <w:lastRenderedPageBreak/>
              <w:t>Initial conditions</w:t>
            </w:r>
          </w:p>
        </w:tc>
        <w:tc>
          <w:tcPr>
            <w:tcW w:w="3227" w:type="dxa"/>
          </w:tcPr>
          <w:p w14:paraId="2E06A859" w14:textId="77777777" w:rsidR="00F11515" w:rsidRPr="00DA640C" w:rsidRDefault="00F11515" w:rsidP="00CB06B4">
            <w:pPr>
              <w:jc w:val="center"/>
              <w:rPr>
                <w:sz w:val="28"/>
                <w:szCs w:val="28"/>
              </w:rPr>
            </w:pPr>
            <w:r w:rsidRPr="00DA640C">
              <w:rPr>
                <w:sz w:val="28"/>
                <w:szCs w:val="28"/>
              </w:rPr>
              <w:t>Terminal year</w:t>
            </w:r>
          </w:p>
        </w:tc>
      </w:tr>
      <w:tr w:rsidR="00F11515" w:rsidRPr="00DA640C" w14:paraId="681795A8" w14:textId="77777777" w:rsidTr="00CB06B4">
        <w:trPr>
          <w:trHeight w:val="333"/>
        </w:trPr>
        <w:tc>
          <w:tcPr>
            <w:tcW w:w="3226" w:type="dxa"/>
          </w:tcPr>
          <w:p w14:paraId="3C465E2A" w14:textId="77777777" w:rsidR="00F11515" w:rsidRPr="00DA640C" w:rsidRDefault="00F11515" w:rsidP="00CB06B4">
            <w:pPr>
              <w:jc w:val="center"/>
            </w:pPr>
            <w:r w:rsidRPr="00DA640C">
              <w:t>EM_self_1980</w:t>
            </w:r>
          </w:p>
        </w:tc>
        <w:tc>
          <w:tcPr>
            <w:tcW w:w="3226" w:type="dxa"/>
          </w:tcPr>
          <w:p w14:paraId="72974E77" w14:textId="77777777" w:rsidR="00F11515" w:rsidRPr="00DA640C" w:rsidRDefault="00F11515" w:rsidP="00CB06B4">
            <w:pPr>
              <w:jc w:val="center"/>
            </w:pPr>
            <w:r w:rsidRPr="00DA640C">
              <w:t>EM1</w:t>
            </w:r>
          </w:p>
        </w:tc>
        <w:tc>
          <w:tcPr>
            <w:tcW w:w="3227" w:type="dxa"/>
          </w:tcPr>
          <w:p w14:paraId="31AA29EF" w14:textId="77777777" w:rsidR="00F11515" w:rsidRPr="00DA640C" w:rsidRDefault="00F11515" w:rsidP="00CB06B4">
            <w:pPr>
              <w:jc w:val="center"/>
            </w:pPr>
            <w:r w:rsidRPr="00DA640C">
              <w:t>1980</w:t>
            </w:r>
          </w:p>
        </w:tc>
      </w:tr>
      <w:tr w:rsidR="00F11515" w:rsidRPr="00DA640C" w14:paraId="62E42BF3" w14:textId="77777777" w:rsidTr="00CB06B4">
        <w:trPr>
          <w:trHeight w:val="333"/>
        </w:trPr>
        <w:tc>
          <w:tcPr>
            <w:tcW w:w="3226" w:type="dxa"/>
          </w:tcPr>
          <w:p w14:paraId="6BD53415" w14:textId="77777777" w:rsidR="00F11515" w:rsidRPr="00DA640C" w:rsidRDefault="00F11515" w:rsidP="00CB06B4">
            <w:pPr>
              <w:jc w:val="center"/>
            </w:pPr>
            <w:r w:rsidRPr="00DA640C">
              <w:t>EM_under_1980</w:t>
            </w:r>
          </w:p>
        </w:tc>
        <w:tc>
          <w:tcPr>
            <w:tcW w:w="3226" w:type="dxa"/>
          </w:tcPr>
          <w:p w14:paraId="6D3BF29A" w14:textId="77777777" w:rsidR="00F11515" w:rsidRPr="00DA640C" w:rsidRDefault="00F11515" w:rsidP="00CB06B4">
            <w:pPr>
              <w:jc w:val="center"/>
            </w:pPr>
            <w:r w:rsidRPr="00DA640C">
              <w:t>EM1a</w:t>
            </w:r>
          </w:p>
        </w:tc>
        <w:tc>
          <w:tcPr>
            <w:tcW w:w="3227" w:type="dxa"/>
          </w:tcPr>
          <w:p w14:paraId="2FD6EA38" w14:textId="77777777" w:rsidR="00F11515" w:rsidRPr="00DA640C" w:rsidRDefault="00F11515" w:rsidP="00CB06B4">
            <w:pPr>
              <w:jc w:val="center"/>
            </w:pPr>
            <w:r w:rsidRPr="00DA640C">
              <w:t>1980</w:t>
            </w:r>
          </w:p>
        </w:tc>
      </w:tr>
      <w:tr w:rsidR="00F11515" w:rsidRPr="00DA640C" w14:paraId="3A3C7897" w14:textId="77777777" w:rsidTr="00CB06B4">
        <w:trPr>
          <w:trHeight w:val="333"/>
        </w:trPr>
        <w:tc>
          <w:tcPr>
            <w:tcW w:w="3226" w:type="dxa"/>
          </w:tcPr>
          <w:p w14:paraId="6676FFA9" w14:textId="77777777" w:rsidR="00F11515" w:rsidRPr="00DA640C" w:rsidRDefault="00F11515" w:rsidP="00CB06B4">
            <w:pPr>
              <w:jc w:val="center"/>
            </w:pPr>
            <w:r w:rsidRPr="00DA640C">
              <w:t>EM_over_1980</w:t>
            </w:r>
          </w:p>
        </w:tc>
        <w:tc>
          <w:tcPr>
            <w:tcW w:w="3226" w:type="dxa"/>
          </w:tcPr>
          <w:p w14:paraId="7E3AF64B" w14:textId="77777777" w:rsidR="00F11515" w:rsidRPr="00DA640C" w:rsidRDefault="00F11515" w:rsidP="00CB06B4">
            <w:pPr>
              <w:jc w:val="center"/>
            </w:pPr>
            <w:r w:rsidRPr="00DA640C">
              <w:t>EM1b</w:t>
            </w:r>
          </w:p>
        </w:tc>
        <w:tc>
          <w:tcPr>
            <w:tcW w:w="3227" w:type="dxa"/>
          </w:tcPr>
          <w:p w14:paraId="37079DC6" w14:textId="77777777" w:rsidR="00F11515" w:rsidRPr="00DA640C" w:rsidRDefault="00F11515" w:rsidP="00CB06B4">
            <w:pPr>
              <w:jc w:val="center"/>
            </w:pPr>
            <w:r w:rsidRPr="00DA640C">
              <w:t>1980</w:t>
            </w:r>
          </w:p>
        </w:tc>
      </w:tr>
      <w:tr w:rsidR="00F11515" w:rsidRPr="00DA640C" w14:paraId="125D1B4F" w14:textId="77777777" w:rsidTr="00CB06B4">
        <w:trPr>
          <w:trHeight w:val="333"/>
        </w:trPr>
        <w:tc>
          <w:tcPr>
            <w:tcW w:w="3226" w:type="dxa"/>
          </w:tcPr>
          <w:p w14:paraId="3CEB1385" w14:textId="77777777" w:rsidR="00F11515" w:rsidRPr="00DA640C" w:rsidRDefault="00F11515" w:rsidP="00CB06B4">
            <w:pPr>
              <w:jc w:val="center"/>
            </w:pPr>
            <w:r w:rsidRPr="00DA640C">
              <w:t>EM_F_init_1980</w:t>
            </w:r>
          </w:p>
        </w:tc>
        <w:tc>
          <w:tcPr>
            <w:tcW w:w="3226" w:type="dxa"/>
          </w:tcPr>
          <w:p w14:paraId="2158A6EA" w14:textId="77777777" w:rsidR="00F11515" w:rsidRPr="00DA640C" w:rsidRDefault="00F11515" w:rsidP="00CB06B4">
            <w:pPr>
              <w:jc w:val="center"/>
            </w:pPr>
            <w:r w:rsidRPr="00DA640C">
              <w:t>EM2</w:t>
            </w:r>
          </w:p>
        </w:tc>
        <w:tc>
          <w:tcPr>
            <w:tcW w:w="3227" w:type="dxa"/>
          </w:tcPr>
          <w:p w14:paraId="6108316D" w14:textId="77777777" w:rsidR="00F11515" w:rsidRPr="00DA640C" w:rsidRDefault="00F11515" w:rsidP="00CB06B4">
            <w:pPr>
              <w:jc w:val="center"/>
            </w:pPr>
            <w:r w:rsidRPr="00DA640C">
              <w:t>1980</w:t>
            </w:r>
          </w:p>
        </w:tc>
      </w:tr>
      <w:tr w:rsidR="00F11515" w:rsidRPr="00DA640C" w14:paraId="78AA1229" w14:textId="77777777" w:rsidTr="00CB06B4">
        <w:trPr>
          <w:trHeight w:val="333"/>
        </w:trPr>
        <w:tc>
          <w:tcPr>
            <w:tcW w:w="3226" w:type="dxa"/>
          </w:tcPr>
          <w:p w14:paraId="18ED7114" w14:textId="77777777" w:rsidR="00F11515" w:rsidRPr="00DA640C" w:rsidRDefault="00F11515" w:rsidP="00CB06B4">
            <w:pPr>
              <w:jc w:val="center"/>
            </w:pPr>
            <w:r w:rsidRPr="00DA640C">
              <w:t>EM_F_n_init_1980</w:t>
            </w:r>
          </w:p>
        </w:tc>
        <w:tc>
          <w:tcPr>
            <w:tcW w:w="3226" w:type="dxa"/>
          </w:tcPr>
          <w:p w14:paraId="6817DBC3" w14:textId="77777777" w:rsidR="00F11515" w:rsidRPr="00DA640C" w:rsidRDefault="00F11515" w:rsidP="00CB06B4">
            <w:pPr>
              <w:jc w:val="center"/>
            </w:pPr>
            <w:r w:rsidRPr="00DA640C">
              <w:t>EM3</w:t>
            </w:r>
          </w:p>
        </w:tc>
        <w:tc>
          <w:tcPr>
            <w:tcW w:w="3227" w:type="dxa"/>
          </w:tcPr>
          <w:p w14:paraId="7656BD53" w14:textId="77777777" w:rsidR="00F11515" w:rsidRPr="00DA640C" w:rsidRDefault="00F11515" w:rsidP="00CB06B4">
            <w:pPr>
              <w:jc w:val="center"/>
            </w:pPr>
            <w:r w:rsidRPr="00DA640C">
              <w:t>1980</w:t>
            </w:r>
          </w:p>
        </w:tc>
      </w:tr>
      <w:tr w:rsidR="00F11515" w:rsidRPr="00DA640C" w14:paraId="698895CF" w14:textId="77777777" w:rsidTr="00CB06B4">
        <w:trPr>
          <w:trHeight w:val="333"/>
        </w:trPr>
        <w:tc>
          <w:tcPr>
            <w:tcW w:w="3226" w:type="dxa"/>
          </w:tcPr>
          <w:p w14:paraId="2F879639" w14:textId="77777777" w:rsidR="00F11515" w:rsidRPr="00DA640C" w:rsidRDefault="00F11515" w:rsidP="00CB06B4">
            <w:pPr>
              <w:jc w:val="center"/>
            </w:pPr>
            <w:r w:rsidRPr="00DA640C">
              <w:t>EM_self_2020</w:t>
            </w:r>
          </w:p>
        </w:tc>
        <w:tc>
          <w:tcPr>
            <w:tcW w:w="3226" w:type="dxa"/>
          </w:tcPr>
          <w:p w14:paraId="7F9ACEC3" w14:textId="77777777" w:rsidR="00F11515" w:rsidRPr="00DA640C" w:rsidRDefault="00F11515" w:rsidP="00CB06B4">
            <w:pPr>
              <w:jc w:val="center"/>
            </w:pPr>
            <w:r w:rsidRPr="00DA640C">
              <w:t>EM1</w:t>
            </w:r>
          </w:p>
        </w:tc>
        <w:tc>
          <w:tcPr>
            <w:tcW w:w="3227" w:type="dxa"/>
          </w:tcPr>
          <w:p w14:paraId="70FB08AC" w14:textId="77777777" w:rsidR="00F11515" w:rsidRPr="00DA640C" w:rsidRDefault="00F11515" w:rsidP="00CB06B4">
            <w:pPr>
              <w:jc w:val="center"/>
            </w:pPr>
            <w:r w:rsidRPr="00DA640C">
              <w:t>2020</w:t>
            </w:r>
          </w:p>
        </w:tc>
      </w:tr>
      <w:tr w:rsidR="00F11515" w:rsidRPr="00DA640C" w14:paraId="5FE8BE14" w14:textId="77777777" w:rsidTr="00CB06B4">
        <w:trPr>
          <w:trHeight w:val="333"/>
        </w:trPr>
        <w:tc>
          <w:tcPr>
            <w:tcW w:w="3226" w:type="dxa"/>
          </w:tcPr>
          <w:p w14:paraId="37E8129F" w14:textId="77777777" w:rsidR="00F11515" w:rsidRPr="00DA640C" w:rsidRDefault="00F11515" w:rsidP="00CB06B4">
            <w:pPr>
              <w:jc w:val="center"/>
            </w:pPr>
            <w:r w:rsidRPr="00DA640C">
              <w:t>EM_under_2020</w:t>
            </w:r>
          </w:p>
        </w:tc>
        <w:tc>
          <w:tcPr>
            <w:tcW w:w="3226" w:type="dxa"/>
          </w:tcPr>
          <w:p w14:paraId="5D1F313B" w14:textId="77777777" w:rsidR="00F11515" w:rsidRPr="00DA640C" w:rsidRDefault="00F11515" w:rsidP="00CB06B4">
            <w:pPr>
              <w:jc w:val="center"/>
            </w:pPr>
            <w:r w:rsidRPr="00DA640C">
              <w:t>EM1a</w:t>
            </w:r>
          </w:p>
        </w:tc>
        <w:tc>
          <w:tcPr>
            <w:tcW w:w="3227" w:type="dxa"/>
          </w:tcPr>
          <w:p w14:paraId="10B08B9D" w14:textId="77777777" w:rsidR="00F11515" w:rsidRPr="00DA640C" w:rsidRDefault="00F11515" w:rsidP="00CB06B4">
            <w:pPr>
              <w:jc w:val="center"/>
            </w:pPr>
            <w:r w:rsidRPr="00DA640C">
              <w:t>2020</w:t>
            </w:r>
          </w:p>
        </w:tc>
      </w:tr>
      <w:tr w:rsidR="00F11515" w:rsidRPr="00DA640C" w14:paraId="5E3088E5" w14:textId="77777777" w:rsidTr="00CB06B4">
        <w:trPr>
          <w:trHeight w:val="333"/>
        </w:trPr>
        <w:tc>
          <w:tcPr>
            <w:tcW w:w="3226" w:type="dxa"/>
          </w:tcPr>
          <w:p w14:paraId="7ED1005F" w14:textId="77777777" w:rsidR="00F11515" w:rsidRPr="00DA640C" w:rsidRDefault="00F11515" w:rsidP="00CB06B4">
            <w:pPr>
              <w:jc w:val="center"/>
            </w:pPr>
            <w:r w:rsidRPr="00DA640C">
              <w:t>EM_over_2020</w:t>
            </w:r>
          </w:p>
        </w:tc>
        <w:tc>
          <w:tcPr>
            <w:tcW w:w="3226" w:type="dxa"/>
          </w:tcPr>
          <w:p w14:paraId="33082710" w14:textId="77777777" w:rsidR="00F11515" w:rsidRPr="00DA640C" w:rsidRDefault="00F11515" w:rsidP="00CB06B4">
            <w:pPr>
              <w:jc w:val="center"/>
            </w:pPr>
            <w:r w:rsidRPr="00DA640C">
              <w:t>EM1b</w:t>
            </w:r>
          </w:p>
        </w:tc>
        <w:tc>
          <w:tcPr>
            <w:tcW w:w="3227" w:type="dxa"/>
          </w:tcPr>
          <w:p w14:paraId="5ACF4FAD" w14:textId="77777777" w:rsidR="00F11515" w:rsidRPr="00DA640C" w:rsidRDefault="00F11515" w:rsidP="00CB06B4">
            <w:pPr>
              <w:jc w:val="center"/>
            </w:pPr>
            <w:r w:rsidRPr="00DA640C">
              <w:t>2020</w:t>
            </w:r>
          </w:p>
        </w:tc>
      </w:tr>
      <w:tr w:rsidR="00F11515" w:rsidRPr="00DA640C" w14:paraId="56683F4A" w14:textId="77777777" w:rsidTr="00CB06B4">
        <w:trPr>
          <w:trHeight w:val="333"/>
        </w:trPr>
        <w:tc>
          <w:tcPr>
            <w:tcW w:w="3226" w:type="dxa"/>
          </w:tcPr>
          <w:p w14:paraId="0700AC5C" w14:textId="77777777" w:rsidR="00F11515" w:rsidRPr="00DA640C" w:rsidRDefault="00F11515" w:rsidP="00CB06B4">
            <w:pPr>
              <w:jc w:val="center"/>
            </w:pPr>
            <w:r w:rsidRPr="00DA640C">
              <w:t>EM_F_init_2020</w:t>
            </w:r>
          </w:p>
        </w:tc>
        <w:tc>
          <w:tcPr>
            <w:tcW w:w="3226" w:type="dxa"/>
          </w:tcPr>
          <w:p w14:paraId="3FE0FFDE" w14:textId="77777777" w:rsidR="00F11515" w:rsidRPr="00DA640C" w:rsidRDefault="00F11515" w:rsidP="00CB06B4">
            <w:pPr>
              <w:jc w:val="center"/>
            </w:pPr>
            <w:r w:rsidRPr="00DA640C">
              <w:t>EM2</w:t>
            </w:r>
          </w:p>
        </w:tc>
        <w:tc>
          <w:tcPr>
            <w:tcW w:w="3227" w:type="dxa"/>
          </w:tcPr>
          <w:p w14:paraId="35C4B533" w14:textId="77777777" w:rsidR="00F11515" w:rsidRPr="00DA640C" w:rsidRDefault="00F11515" w:rsidP="00CB06B4">
            <w:pPr>
              <w:jc w:val="center"/>
            </w:pPr>
            <w:r w:rsidRPr="00DA640C">
              <w:t>2020</w:t>
            </w:r>
          </w:p>
        </w:tc>
      </w:tr>
      <w:tr w:rsidR="00F11515" w:rsidRPr="00DA640C" w14:paraId="010E0513" w14:textId="77777777" w:rsidTr="00CB06B4">
        <w:trPr>
          <w:trHeight w:val="333"/>
        </w:trPr>
        <w:tc>
          <w:tcPr>
            <w:tcW w:w="3226" w:type="dxa"/>
          </w:tcPr>
          <w:p w14:paraId="7850EAF2" w14:textId="77777777" w:rsidR="00F11515" w:rsidRPr="00DA640C" w:rsidRDefault="00F11515" w:rsidP="00CB06B4">
            <w:pPr>
              <w:jc w:val="center"/>
            </w:pPr>
            <w:r w:rsidRPr="00DA640C">
              <w:t>EM_F_n_init_2020</w:t>
            </w:r>
          </w:p>
        </w:tc>
        <w:tc>
          <w:tcPr>
            <w:tcW w:w="3226" w:type="dxa"/>
          </w:tcPr>
          <w:p w14:paraId="535249C9" w14:textId="77777777" w:rsidR="00F11515" w:rsidRPr="00DA640C" w:rsidRDefault="00F11515" w:rsidP="00CB06B4">
            <w:pPr>
              <w:jc w:val="center"/>
            </w:pPr>
            <w:r w:rsidRPr="00DA640C">
              <w:t>EM3</w:t>
            </w:r>
          </w:p>
        </w:tc>
        <w:tc>
          <w:tcPr>
            <w:tcW w:w="3227" w:type="dxa"/>
          </w:tcPr>
          <w:p w14:paraId="16E5983C" w14:textId="77777777" w:rsidR="00F11515" w:rsidRPr="00DA640C" w:rsidRDefault="00F11515" w:rsidP="00CB06B4">
            <w:pPr>
              <w:jc w:val="center"/>
            </w:pPr>
            <w:r w:rsidRPr="00DA640C">
              <w:t>2020</w:t>
            </w:r>
          </w:p>
        </w:tc>
      </w:tr>
    </w:tbl>
    <w:p w14:paraId="11E56420" w14:textId="77777777" w:rsidR="00F11515" w:rsidRDefault="00F11515" w:rsidP="00F11515">
      <w:pPr>
        <w:jc w:val="center"/>
        <w:rPr>
          <w:rFonts w:asciiTheme="majorHAnsi" w:eastAsiaTheme="majorEastAsia" w:hAnsiTheme="majorHAnsi" w:cstheme="majorBidi"/>
          <w:color w:val="1F4D78" w:themeColor="accent1" w:themeShade="7F"/>
          <w:sz w:val="24"/>
          <w:szCs w:val="24"/>
        </w:rPr>
      </w:pPr>
    </w:p>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7038D"/>
    <w:multiLevelType w:val="multilevel"/>
    <w:tmpl w:val="EA545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055A72"/>
    <w:multiLevelType w:val="hybridMultilevel"/>
    <w:tmpl w:val="43686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BC4B3C"/>
    <w:multiLevelType w:val="hybridMultilevel"/>
    <w:tmpl w:val="20B40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877D15"/>
    <w:multiLevelType w:val="hybridMultilevel"/>
    <w:tmpl w:val="9ED4DD2E"/>
    <w:lvl w:ilvl="0" w:tplc="17C2F15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4"/>
  </w:num>
  <w:num w:numId="2" w16cid:durableId="106437336">
    <w:abstractNumId w:val="3"/>
  </w:num>
  <w:num w:numId="3" w16cid:durableId="1091851935">
    <w:abstractNumId w:val="2"/>
  </w:num>
  <w:num w:numId="4" w16cid:durableId="337199021">
    <w:abstractNumId w:val="0"/>
  </w:num>
  <w:num w:numId="5" w16cid:durableId="1647859914">
    <w:abstractNumId w:val="0"/>
  </w:num>
  <w:num w:numId="6" w16cid:durableId="1190728927">
    <w:abstractNumId w:val="0"/>
  </w:num>
  <w:num w:numId="7" w16cid:durableId="611329759">
    <w:abstractNumId w:val="0"/>
  </w:num>
  <w:num w:numId="8" w16cid:durableId="215944224">
    <w:abstractNumId w:val="0"/>
  </w:num>
  <w:num w:numId="9" w16cid:durableId="1050060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27EBD"/>
    <w:rsid w:val="0004053E"/>
    <w:rsid w:val="000417F0"/>
    <w:rsid w:val="000423A3"/>
    <w:rsid w:val="00043F73"/>
    <w:rsid w:val="00050B9B"/>
    <w:rsid w:val="00055EE2"/>
    <w:rsid w:val="00056B3A"/>
    <w:rsid w:val="00057191"/>
    <w:rsid w:val="00060FC7"/>
    <w:rsid w:val="00066430"/>
    <w:rsid w:val="00072B7C"/>
    <w:rsid w:val="00073A9B"/>
    <w:rsid w:val="00092B82"/>
    <w:rsid w:val="0009651F"/>
    <w:rsid w:val="00096E0A"/>
    <w:rsid w:val="000A0AFF"/>
    <w:rsid w:val="000A0C78"/>
    <w:rsid w:val="000A10E0"/>
    <w:rsid w:val="000C2F64"/>
    <w:rsid w:val="000C5ABD"/>
    <w:rsid w:val="000D2A4E"/>
    <w:rsid w:val="000D3488"/>
    <w:rsid w:val="000D6A91"/>
    <w:rsid w:val="000D76D2"/>
    <w:rsid w:val="000E0749"/>
    <w:rsid w:val="000E4C58"/>
    <w:rsid w:val="000F03B2"/>
    <w:rsid w:val="000F2B21"/>
    <w:rsid w:val="00100774"/>
    <w:rsid w:val="001132C4"/>
    <w:rsid w:val="00117C28"/>
    <w:rsid w:val="0012456E"/>
    <w:rsid w:val="00133E5E"/>
    <w:rsid w:val="00137EE8"/>
    <w:rsid w:val="00145557"/>
    <w:rsid w:val="00153999"/>
    <w:rsid w:val="00155499"/>
    <w:rsid w:val="00162E84"/>
    <w:rsid w:val="0016469D"/>
    <w:rsid w:val="001663A5"/>
    <w:rsid w:val="00174F28"/>
    <w:rsid w:val="001778AE"/>
    <w:rsid w:val="001806E4"/>
    <w:rsid w:val="0018081B"/>
    <w:rsid w:val="0018150C"/>
    <w:rsid w:val="00182FF9"/>
    <w:rsid w:val="001848B3"/>
    <w:rsid w:val="001913E9"/>
    <w:rsid w:val="00193E6D"/>
    <w:rsid w:val="00197D80"/>
    <w:rsid w:val="001A4621"/>
    <w:rsid w:val="001A4837"/>
    <w:rsid w:val="001A64EA"/>
    <w:rsid w:val="001B232F"/>
    <w:rsid w:val="001B2A2E"/>
    <w:rsid w:val="001C1670"/>
    <w:rsid w:val="001C2084"/>
    <w:rsid w:val="001D116E"/>
    <w:rsid w:val="001E115A"/>
    <w:rsid w:val="001E2999"/>
    <w:rsid w:val="001E7F3C"/>
    <w:rsid w:val="002040B6"/>
    <w:rsid w:val="00204859"/>
    <w:rsid w:val="00206FC6"/>
    <w:rsid w:val="002104E2"/>
    <w:rsid w:val="00212889"/>
    <w:rsid w:val="00214340"/>
    <w:rsid w:val="00217D20"/>
    <w:rsid w:val="00217EB9"/>
    <w:rsid w:val="0022141B"/>
    <w:rsid w:val="00222EFE"/>
    <w:rsid w:val="00223379"/>
    <w:rsid w:val="00231793"/>
    <w:rsid w:val="00240044"/>
    <w:rsid w:val="00240A70"/>
    <w:rsid w:val="002510A1"/>
    <w:rsid w:val="00253088"/>
    <w:rsid w:val="0025541F"/>
    <w:rsid w:val="002556C4"/>
    <w:rsid w:val="0026686A"/>
    <w:rsid w:val="00266F1F"/>
    <w:rsid w:val="002704C3"/>
    <w:rsid w:val="00275953"/>
    <w:rsid w:val="00292600"/>
    <w:rsid w:val="00293EC2"/>
    <w:rsid w:val="00294AF0"/>
    <w:rsid w:val="002A2535"/>
    <w:rsid w:val="002B1EB5"/>
    <w:rsid w:val="002B3CD3"/>
    <w:rsid w:val="002B40B7"/>
    <w:rsid w:val="002C2AFC"/>
    <w:rsid w:val="002C3E97"/>
    <w:rsid w:val="002C6F19"/>
    <w:rsid w:val="002D7E98"/>
    <w:rsid w:val="002E18E4"/>
    <w:rsid w:val="002F0EE4"/>
    <w:rsid w:val="002F0F79"/>
    <w:rsid w:val="002F4537"/>
    <w:rsid w:val="002F5335"/>
    <w:rsid w:val="00300711"/>
    <w:rsid w:val="0031417C"/>
    <w:rsid w:val="003148E3"/>
    <w:rsid w:val="00314D6D"/>
    <w:rsid w:val="00324FDD"/>
    <w:rsid w:val="00331A17"/>
    <w:rsid w:val="0034007F"/>
    <w:rsid w:val="0034096E"/>
    <w:rsid w:val="003449C1"/>
    <w:rsid w:val="00354C92"/>
    <w:rsid w:val="00357B38"/>
    <w:rsid w:val="00362535"/>
    <w:rsid w:val="003652AB"/>
    <w:rsid w:val="003728F3"/>
    <w:rsid w:val="003821F0"/>
    <w:rsid w:val="00384821"/>
    <w:rsid w:val="0039315F"/>
    <w:rsid w:val="00394A5D"/>
    <w:rsid w:val="003A2BDF"/>
    <w:rsid w:val="003B2638"/>
    <w:rsid w:val="003C08B2"/>
    <w:rsid w:val="003C0A12"/>
    <w:rsid w:val="003C170D"/>
    <w:rsid w:val="003D4EA0"/>
    <w:rsid w:val="003D5396"/>
    <w:rsid w:val="003D66AC"/>
    <w:rsid w:val="003E1B21"/>
    <w:rsid w:val="003F0414"/>
    <w:rsid w:val="003F6CB8"/>
    <w:rsid w:val="00401C8D"/>
    <w:rsid w:val="00405D75"/>
    <w:rsid w:val="0041630A"/>
    <w:rsid w:val="004218D5"/>
    <w:rsid w:val="00441867"/>
    <w:rsid w:val="00441B3D"/>
    <w:rsid w:val="004455EC"/>
    <w:rsid w:val="004474D5"/>
    <w:rsid w:val="0045520C"/>
    <w:rsid w:val="00455C5E"/>
    <w:rsid w:val="00457866"/>
    <w:rsid w:val="0046455D"/>
    <w:rsid w:val="004656F5"/>
    <w:rsid w:val="004767D9"/>
    <w:rsid w:val="004824B3"/>
    <w:rsid w:val="00483CC8"/>
    <w:rsid w:val="00484135"/>
    <w:rsid w:val="00495283"/>
    <w:rsid w:val="004A6903"/>
    <w:rsid w:val="004B595A"/>
    <w:rsid w:val="004B6A0F"/>
    <w:rsid w:val="004B6DB8"/>
    <w:rsid w:val="004B717A"/>
    <w:rsid w:val="004C1F4D"/>
    <w:rsid w:val="004C5040"/>
    <w:rsid w:val="004C5DFF"/>
    <w:rsid w:val="004C721B"/>
    <w:rsid w:val="004D1E41"/>
    <w:rsid w:val="004D64D1"/>
    <w:rsid w:val="004E0E4A"/>
    <w:rsid w:val="004E35FF"/>
    <w:rsid w:val="004F367D"/>
    <w:rsid w:val="00501FC1"/>
    <w:rsid w:val="005062B5"/>
    <w:rsid w:val="00514C18"/>
    <w:rsid w:val="005206B2"/>
    <w:rsid w:val="00521D58"/>
    <w:rsid w:val="00522E72"/>
    <w:rsid w:val="00522E9C"/>
    <w:rsid w:val="005236DC"/>
    <w:rsid w:val="00530502"/>
    <w:rsid w:val="00546EF7"/>
    <w:rsid w:val="005552A6"/>
    <w:rsid w:val="0056308E"/>
    <w:rsid w:val="0057484C"/>
    <w:rsid w:val="0057718F"/>
    <w:rsid w:val="0058526E"/>
    <w:rsid w:val="00585BF8"/>
    <w:rsid w:val="00586328"/>
    <w:rsid w:val="005942D5"/>
    <w:rsid w:val="005A2B52"/>
    <w:rsid w:val="005A74DB"/>
    <w:rsid w:val="005B3B2F"/>
    <w:rsid w:val="005C6EEE"/>
    <w:rsid w:val="005D4C9D"/>
    <w:rsid w:val="005E11FB"/>
    <w:rsid w:val="005E2CDC"/>
    <w:rsid w:val="005E37FA"/>
    <w:rsid w:val="005E63B6"/>
    <w:rsid w:val="005F13B9"/>
    <w:rsid w:val="005F37D1"/>
    <w:rsid w:val="005F54D2"/>
    <w:rsid w:val="00605066"/>
    <w:rsid w:val="00610CA6"/>
    <w:rsid w:val="00614DCB"/>
    <w:rsid w:val="00624A4C"/>
    <w:rsid w:val="0062760A"/>
    <w:rsid w:val="006334F3"/>
    <w:rsid w:val="00650434"/>
    <w:rsid w:val="00650735"/>
    <w:rsid w:val="006542DC"/>
    <w:rsid w:val="0066374D"/>
    <w:rsid w:val="006746EB"/>
    <w:rsid w:val="006812DC"/>
    <w:rsid w:val="00687428"/>
    <w:rsid w:val="00691AE6"/>
    <w:rsid w:val="0069783E"/>
    <w:rsid w:val="006A6567"/>
    <w:rsid w:val="006B4337"/>
    <w:rsid w:val="006B4BEF"/>
    <w:rsid w:val="006C623B"/>
    <w:rsid w:val="006E12A4"/>
    <w:rsid w:val="006E4588"/>
    <w:rsid w:val="006F0AE0"/>
    <w:rsid w:val="006F4774"/>
    <w:rsid w:val="006F627A"/>
    <w:rsid w:val="007016F4"/>
    <w:rsid w:val="007130CB"/>
    <w:rsid w:val="00722957"/>
    <w:rsid w:val="0072451A"/>
    <w:rsid w:val="007256E5"/>
    <w:rsid w:val="00731080"/>
    <w:rsid w:val="00733F4B"/>
    <w:rsid w:val="00736E37"/>
    <w:rsid w:val="0074129A"/>
    <w:rsid w:val="007517F8"/>
    <w:rsid w:val="0075439C"/>
    <w:rsid w:val="007609FE"/>
    <w:rsid w:val="0076360F"/>
    <w:rsid w:val="00764E27"/>
    <w:rsid w:val="00764EDF"/>
    <w:rsid w:val="00765165"/>
    <w:rsid w:val="00770B69"/>
    <w:rsid w:val="00775A40"/>
    <w:rsid w:val="00777E25"/>
    <w:rsid w:val="00785A4F"/>
    <w:rsid w:val="00787CA7"/>
    <w:rsid w:val="00791072"/>
    <w:rsid w:val="00797008"/>
    <w:rsid w:val="007A1111"/>
    <w:rsid w:val="007B009F"/>
    <w:rsid w:val="007B2F70"/>
    <w:rsid w:val="007B4DB6"/>
    <w:rsid w:val="007B6B0A"/>
    <w:rsid w:val="007C2D31"/>
    <w:rsid w:val="007C6CA8"/>
    <w:rsid w:val="007C762D"/>
    <w:rsid w:val="007D4D92"/>
    <w:rsid w:val="007D61E5"/>
    <w:rsid w:val="007E4D4B"/>
    <w:rsid w:val="007E759E"/>
    <w:rsid w:val="00801012"/>
    <w:rsid w:val="0080632D"/>
    <w:rsid w:val="00806F60"/>
    <w:rsid w:val="00810663"/>
    <w:rsid w:val="00810D88"/>
    <w:rsid w:val="00814280"/>
    <w:rsid w:val="008159F5"/>
    <w:rsid w:val="00820958"/>
    <w:rsid w:val="00825FCC"/>
    <w:rsid w:val="00833426"/>
    <w:rsid w:val="008479F6"/>
    <w:rsid w:val="00851CF4"/>
    <w:rsid w:val="00852BE9"/>
    <w:rsid w:val="00860A0D"/>
    <w:rsid w:val="00867E1C"/>
    <w:rsid w:val="0087409C"/>
    <w:rsid w:val="00875BCF"/>
    <w:rsid w:val="008862EB"/>
    <w:rsid w:val="00891106"/>
    <w:rsid w:val="008927C3"/>
    <w:rsid w:val="00893C33"/>
    <w:rsid w:val="008A34FC"/>
    <w:rsid w:val="008A7124"/>
    <w:rsid w:val="008B5D50"/>
    <w:rsid w:val="008C6AE5"/>
    <w:rsid w:val="008D2263"/>
    <w:rsid w:val="008D36CD"/>
    <w:rsid w:val="008D4702"/>
    <w:rsid w:val="008D561B"/>
    <w:rsid w:val="008E46D8"/>
    <w:rsid w:val="008F0B74"/>
    <w:rsid w:val="008F4676"/>
    <w:rsid w:val="00911088"/>
    <w:rsid w:val="009112EA"/>
    <w:rsid w:val="00912FE0"/>
    <w:rsid w:val="009306A0"/>
    <w:rsid w:val="00930AC0"/>
    <w:rsid w:val="009323BC"/>
    <w:rsid w:val="0094176A"/>
    <w:rsid w:val="00941A41"/>
    <w:rsid w:val="00947F3D"/>
    <w:rsid w:val="00956F1B"/>
    <w:rsid w:val="0096734D"/>
    <w:rsid w:val="00990C4E"/>
    <w:rsid w:val="009918B1"/>
    <w:rsid w:val="00993ACA"/>
    <w:rsid w:val="009953AC"/>
    <w:rsid w:val="0099702F"/>
    <w:rsid w:val="009A0B36"/>
    <w:rsid w:val="009A6E67"/>
    <w:rsid w:val="009B28CB"/>
    <w:rsid w:val="009C4C8D"/>
    <w:rsid w:val="009D48A0"/>
    <w:rsid w:val="009E261C"/>
    <w:rsid w:val="009E27A4"/>
    <w:rsid w:val="009E4B54"/>
    <w:rsid w:val="009F1B5C"/>
    <w:rsid w:val="00A0477B"/>
    <w:rsid w:val="00A05E0C"/>
    <w:rsid w:val="00A10D87"/>
    <w:rsid w:val="00A130DB"/>
    <w:rsid w:val="00A132ED"/>
    <w:rsid w:val="00A1438B"/>
    <w:rsid w:val="00A20A1F"/>
    <w:rsid w:val="00A21A74"/>
    <w:rsid w:val="00A23410"/>
    <w:rsid w:val="00A3656D"/>
    <w:rsid w:val="00A37484"/>
    <w:rsid w:val="00A37A8B"/>
    <w:rsid w:val="00A41926"/>
    <w:rsid w:val="00A41CBE"/>
    <w:rsid w:val="00A44957"/>
    <w:rsid w:val="00A47E44"/>
    <w:rsid w:val="00A51FB7"/>
    <w:rsid w:val="00A52B8F"/>
    <w:rsid w:val="00A554B2"/>
    <w:rsid w:val="00A6269D"/>
    <w:rsid w:val="00A64FBF"/>
    <w:rsid w:val="00A92568"/>
    <w:rsid w:val="00A938E9"/>
    <w:rsid w:val="00A93A15"/>
    <w:rsid w:val="00AA176D"/>
    <w:rsid w:val="00AA5DF7"/>
    <w:rsid w:val="00AB0CB0"/>
    <w:rsid w:val="00AD1BD4"/>
    <w:rsid w:val="00AD3901"/>
    <w:rsid w:val="00AD4A2B"/>
    <w:rsid w:val="00AF5B94"/>
    <w:rsid w:val="00B012DB"/>
    <w:rsid w:val="00B03D48"/>
    <w:rsid w:val="00B20782"/>
    <w:rsid w:val="00B232CF"/>
    <w:rsid w:val="00B263E1"/>
    <w:rsid w:val="00B41898"/>
    <w:rsid w:val="00B50CA5"/>
    <w:rsid w:val="00B66EE2"/>
    <w:rsid w:val="00B67F37"/>
    <w:rsid w:val="00B80E18"/>
    <w:rsid w:val="00B81B18"/>
    <w:rsid w:val="00B83F5F"/>
    <w:rsid w:val="00B92746"/>
    <w:rsid w:val="00B93D7E"/>
    <w:rsid w:val="00BA6C07"/>
    <w:rsid w:val="00BB5E5C"/>
    <w:rsid w:val="00BC1E91"/>
    <w:rsid w:val="00BC5770"/>
    <w:rsid w:val="00BC6C2C"/>
    <w:rsid w:val="00BC7CEB"/>
    <w:rsid w:val="00BF7364"/>
    <w:rsid w:val="00BF751E"/>
    <w:rsid w:val="00BF78A8"/>
    <w:rsid w:val="00C10B83"/>
    <w:rsid w:val="00C16B4F"/>
    <w:rsid w:val="00C2082A"/>
    <w:rsid w:val="00C21E89"/>
    <w:rsid w:val="00C22454"/>
    <w:rsid w:val="00C309FF"/>
    <w:rsid w:val="00C35030"/>
    <w:rsid w:val="00C41DA4"/>
    <w:rsid w:val="00C45DF9"/>
    <w:rsid w:val="00C470E6"/>
    <w:rsid w:val="00C5296F"/>
    <w:rsid w:val="00C53A03"/>
    <w:rsid w:val="00C612DC"/>
    <w:rsid w:val="00C676CB"/>
    <w:rsid w:val="00C67D41"/>
    <w:rsid w:val="00C7637D"/>
    <w:rsid w:val="00C81569"/>
    <w:rsid w:val="00C85ADE"/>
    <w:rsid w:val="00C87D47"/>
    <w:rsid w:val="00CA0383"/>
    <w:rsid w:val="00CA179D"/>
    <w:rsid w:val="00CA2EA3"/>
    <w:rsid w:val="00CA7C5F"/>
    <w:rsid w:val="00CD03B1"/>
    <w:rsid w:val="00CD1672"/>
    <w:rsid w:val="00CD6741"/>
    <w:rsid w:val="00CD6B9F"/>
    <w:rsid w:val="00CE0D1E"/>
    <w:rsid w:val="00CE26CA"/>
    <w:rsid w:val="00D00A16"/>
    <w:rsid w:val="00D120C8"/>
    <w:rsid w:val="00D23738"/>
    <w:rsid w:val="00D24317"/>
    <w:rsid w:val="00D254C7"/>
    <w:rsid w:val="00D26ED0"/>
    <w:rsid w:val="00D274C9"/>
    <w:rsid w:val="00D37690"/>
    <w:rsid w:val="00D37858"/>
    <w:rsid w:val="00D449E8"/>
    <w:rsid w:val="00D503F1"/>
    <w:rsid w:val="00D50464"/>
    <w:rsid w:val="00D56FB9"/>
    <w:rsid w:val="00D62FB2"/>
    <w:rsid w:val="00D65D3C"/>
    <w:rsid w:val="00D751A4"/>
    <w:rsid w:val="00D759E8"/>
    <w:rsid w:val="00D76E16"/>
    <w:rsid w:val="00D821B2"/>
    <w:rsid w:val="00DA0FED"/>
    <w:rsid w:val="00DA40F6"/>
    <w:rsid w:val="00DA640C"/>
    <w:rsid w:val="00DA6E24"/>
    <w:rsid w:val="00DA7445"/>
    <w:rsid w:val="00DB4A67"/>
    <w:rsid w:val="00DB4FD3"/>
    <w:rsid w:val="00DC090E"/>
    <w:rsid w:val="00DD27EF"/>
    <w:rsid w:val="00DD45A6"/>
    <w:rsid w:val="00DF09BC"/>
    <w:rsid w:val="00DF0EA2"/>
    <w:rsid w:val="00E00827"/>
    <w:rsid w:val="00E0128B"/>
    <w:rsid w:val="00E06468"/>
    <w:rsid w:val="00E2571F"/>
    <w:rsid w:val="00E411B0"/>
    <w:rsid w:val="00E57317"/>
    <w:rsid w:val="00E57AFD"/>
    <w:rsid w:val="00E63F0F"/>
    <w:rsid w:val="00E65297"/>
    <w:rsid w:val="00E70C76"/>
    <w:rsid w:val="00E72718"/>
    <w:rsid w:val="00E73D37"/>
    <w:rsid w:val="00E7513C"/>
    <w:rsid w:val="00E763BD"/>
    <w:rsid w:val="00E825FB"/>
    <w:rsid w:val="00E82634"/>
    <w:rsid w:val="00E867EB"/>
    <w:rsid w:val="00EA2F3E"/>
    <w:rsid w:val="00EA5691"/>
    <w:rsid w:val="00EA677F"/>
    <w:rsid w:val="00EA7E0A"/>
    <w:rsid w:val="00EB2B7F"/>
    <w:rsid w:val="00EB5A94"/>
    <w:rsid w:val="00EB6AEB"/>
    <w:rsid w:val="00EC0F79"/>
    <w:rsid w:val="00EC1810"/>
    <w:rsid w:val="00EC289D"/>
    <w:rsid w:val="00ED2344"/>
    <w:rsid w:val="00EE6024"/>
    <w:rsid w:val="00EF32D0"/>
    <w:rsid w:val="00EF419D"/>
    <w:rsid w:val="00F02E6D"/>
    <w:rsid w:val="00F11515"/>
    <w:rsid w:val="00F14E59"/>
    <w:rsid w:val="00F22DA2"/>
    <w:rsid w:val="00F2395C"/>
    <w:rsid w:val="00F33809"/>
    <w:rsid w:val="00F3492B"/>
    <w:rsid w:val="00F408A6"/>
    <w:rsid w:val="00F41BB7"/>
    <w:rsid w:val="00F4218E"/>
    <w:rsid w:val="00F46692"/>
    <w:rsid w:val="00F51C62"/>
    <w:rsid w:val="00F52972"/>
    <w:rsid w:val="00F64589"/>
    <w:rsid w:val="00F64ACB"/>
    <w:rsid w:val="00F7229A"/>
    <w:rsid w:val="00F7400D"/>
    <w:rsid w:val="00F821B5"/>
    <w:rsid w:val="00F92D33"/>
    <w:rsid w:val="00FA0EB6"/>
    <w:rsid w:val="00FA2514"/>
    <w:rsid w:val="00FA2C54"/>
    <w:rsid w:val="00FA547D"/>
    <w:rsid w:val="00FB474A"/>
    <w:rsid w:val="00FB584B"/>
    <w:rsid w:val="00FB59CC"/>
    <w:rsid w:val="00FD237E"/>
    <w:rsid w:val="00FD4E70"/>
    <w:rsid w:val="00FE00FC"/>
    <w:rsid w:val="00FE1761"/>
    <w:rsid w:val="00FE730F"/>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 w:type="paragraph" w:styleId="Caption">
    <w:name w:val="caption"/>
    <w:basedOn w:val="Normal"/>
    <w:next w:val="Normal"/>
    <w:uiPriority w:val="35"/>
    <w:unhideWhenUsed/>
    <w:qFormat/>
    <w:rsid w:val="005F54D2"/>
    <w:pPr>
      <w:spacing w:after="200" w:line="240" w:lineRule="auto"/>
    </w:pPr>
    <w:rPr>
      <w:i/>
      <w:iCs/>
      <w:color w:val="44546A" w:themeColor="text2"/>
      <w:sz w:val="18"/>
      <w:szCs w:val="18"/>
    </w:rPr>
  </w:style>
  <w:style w:type="paragraph" w:styleId="NormalWeb">
    <w:name w:val="Normal (Web)"/>
    <w:basedOn w:val="Normal"/>
    <w:uiPriority w:val="99"/>
    <w:semiHidden/>
    <w:unhideWhenUsed/>
    <w:rsid w:val="00217E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1594">
      <w:bodyDiv w:val="1"/>
      <w:marLeft w:val="0"/>
      <w:marRight w:val="0"/>
      <w:marTop w:val="0"/>
      <w:marBottom w:val="0"/>
      <w:divBdr>
        <w:top w:val="none" w:sz="0" w:space="0" w:color="auto"/>
        <w:left w:val="none" w:sz="0" w:space="0" w:color="auto"/>
        <w:bottom w:val="none" w:sz="0" w:space="0" w:color="auto"/>
        <w:right w:val="none" w:sz="0" w:space="0" w:color="auto"/>
      </w:divBdr>
    </w:div>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 w:id="1850561944">
      <w:bodyDiv w:val="1"/>
      <w:marLeft w:val="0"/>
      <w:marRight w:val="0"/>
      <w:marTop w:val="0"/>
      <w:marBottom w:val="0"/>
      <w:divBdr>
        <w:top w:val="none" w:sz="0" w:space="0" w:color="auto"/>
        <w:left w:val="none" w:sz="0" w:space="0" w:color="auto"/>
        <w:bottom w:val="none" w:sz="0" w:space="0" w:color="auto"/>
        <w:right w:val="none" w:sz="0" w:space="0" w:color="auto"/>
      </w:divBdr>
    </w:div>
    <w:div w:id="1879195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4</TotalTime>
  <Pages>19</Pages>
  <Words>3866</Words>
  <Characters>2203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2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260</cp:revision>
  <dcterms:created xsi:type="dcterms:W3CDTF">2023-03-21T01:22:00Z</dcterms:created>
  <dcterms:modified xsi:type="dcterms:W3CDTF">2023-07-1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